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0B02C5">
      <w:pPr>
        <w:spacing w:before="100" w:beforeAutospacing="1" w:after="100" w:afterAutospacing="1" w:line="48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 xml:space="preserve">Email address: </w:t>
      </w:r>
      <w:hyperlink r:id="rId10" w:history="1">
        <w:r w:rsidRPr="00B65C28">
          <w:rPr>
            <w:rStyle w:val="Hyperlink"/>
            <w:rFonts w:ascii="Arial" w:hAnsi="Arial" w:cs="Arial"/>
          </w:rPr>
          <w:t>jonathan.minton@glasgow.ac.uk</w:t>
        </w:r>
      </w:hyperlink>
      <w:r>
        <w:rPr>
          <w:rFonts w:ascii="Arial" w:hAnsi="Arial" w:cs="Arial"/>
          <w:color w:val="333333"/>
        </w:rPr>
        <w:t xml:space="preserve">; </w:t>
      </w:r>
      <w:hyperlink r:id="rId11"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0B02C5">
      <w:pPr>
        <w:spacing w:before="100" w:beforeAutospacing="1" w:after="100" w:afterAutospacing="1" w:line="480" w:lineRule="auto"/>
        <w:rPr>
          <w:rFonts w:ascii="Arial" w:hAnsi="Arial" w:cs="Arial"/>
          <w:color w:val="333333"/>
        </w:rPr>
      </w:pPr>
    </w:p>
    <w:p w14:paraId="7B17F2E6"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0B02C5">
      <w:pPr>
        <w:spacing w:before="100" w:beforeAutospacing="1" w:after="100" w:afterAutospacing="1" w:line="480" w:lineRule="auto"/>
        <w:rPr>
          <w:rFonts w:ascii="Arial" w:hAnsi="Arial" w:cs="Arial"/>
          <w:color w:val="333333"/>
        </w:rPr>
      </w:pPr>
    </w:p>
    <w:p w14:paraId="67D12980"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0B02C5">
      <w:pPr>
        <w:spacing w:line="480" w:lineRule="auto"/>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0B02C5">
      <w:pPr>
        <w:spacing w:before="100" w:beforeAutospacing="1" w:after="100" w:afterAutospacing="1" w:line="48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0B02C5">
      <w:pPr>
        <w:numPr>
          <w:ilvl w:val="0"/>
          <w:numId w:val="1"/>
        </w:numPr>
        <w:spacing w:before="100" w:beforeAutospacing="1" w:after="100" w:afterAutospacing="1" w:line="480" w:lineRule="auto"/>
        <w:ind w:left="0"/>
        <w:rPr>
          <w:rFonts w:ascii="Arial" w:hAnsi="Arial" w:cs="Arial"/>
          <w:color w:val="333333"/>
        </w:rPr>
      </w:pPr>
      <w:commentRangeStart w:id="6"/>
      <w:r w:rsidRPr="00FD60E2">
        <w:rPr>
          <w:rFonts w:ascii="Arial" w:hAnsi="Arial" w:cs="Arial"/>
          <w:b/>
          <w:bCs/>
          <w:color w:val="FF0000"/>
        </w:rPr>
        <w:lastRenderedPageBreak/>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0B02C5">
      <w:pPr>
        <w:spacing w:before="100" w:beforeAutospacing="1" w:after="100" w:afterAutospacing="1" w:line="480" w:lineRule="auto"/>
        <w:rPr>
          <w:rFonts w:ascii="Arial" w:hAnsi="Arial" w:cs="Arial"/>
          <w:color w:val="333333"/>
        </w:rPr>
      </w:pPr>
    </w:p>
    <w:p w14:paraId="552F07C6"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0B02C5">
      <w:pPr>
        <w:spacing w:line="480" w:lineRule="auto"/>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0B02C5">
      <w:pPr>
        <w:pStyle w:val="ListParagraph"/>
        <w:spacing w:line="480" w:lineRule="auto"/>
        <w:rPr>
          <w:rFonts w:ascii="Arial" w:hAnsi="Arial" w:cs="Arial"/>
          <w:color w:val="333333"/>
        </w:rPr>
      </w:pPr>
    </w:p>
    <w:p w14:paraId="3AE03439"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0B02C5">
      <w:pPr>
        <w:spacing w:before="100" w:beforeAutospacing="1" w:after="100" w:afterAutospacing="1" w:line="480" w:lineRule="auto"/>
        <w:rPr>
          <w:rFonts w:ascii="Arial" w:hAnsi="Arial" w:cs="Arial"/>
          <w:color w:val="333333"/>
        </w:rPr>
      </w:pPr>
    </w:p>
    <w:p w14:paraId="2A4E9E7E"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0B02C5">
      <w:pPr>
        <w:spacing w:before="100" w:beforeAutospacing="1" w:after="100" w:afterAutospacing="1" w:line="480" w:lineRule="auto"/>
        <w:rPr>
          <w:rFonts w:ascii="Arial" w:hAnsi="Arial" w:cs="Arial"/>
          <w:color w:val="333333"/>
        </w:rPr>
      </w:pPr>
    </w:p>
    <w:p w14:paraId="4B8BE6B9"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0B02C5">
      <w:pPr>
        <w:spacing w:before="100" w:beforeAutospacing="1" w:after="100" w:afterAutospacing="1" w:line="480" w:lineRule="auto"/>
        <w:rPr>
          <w:rFonts w:ascii="Arial" w:hAnsi="Arial" w:cs="Arial"/>
          <w:color w:val="333333"/>
        </w:rPr>
      </w:pPr>
    </w:p>
    <w:p w14:paraId="308BCED2" w14:textId="77777777" w:rsidR="00FD60E2" w:rsidRDefault="00FD60E2" w:rsidP="000B02C5">
      <w:pPr>
        <w:numPr>
          <w:ilvl w:val="0"/>
          <w:numId w:val="1"/>
        </w:numPr>
        <w:spacing w:before="100" w:beforeAutospacing="1" w:after="100" w:afterAutospacing="1" w:line="48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rsidP="000B02C5">
      <w:pPr>
        <w:spacing w:line="480" w:lineRule="auto"/>
        <w:sectPr w:rsidR="004D1C59">
          <w:footerReference w:type="default" r:id="rId12"/>
          <w:pgSz w:w="11906" w:h="16838"/>
          <w:pgMar w:top="1440" w:right="1440" w:bottom="1440" w:left="1440" w:header="708" w:footer="708" w:gutter="0"/>
          <w:cols w:space="708"/>
          <w:docGrid w:linePitch="360"/>
        </w:sectPr>
      </w:pPr>
    </w:p>
    <w:p w14:paraId="11E251D0" w14:textId="77777777" w:rsidR="00F119C2" w:rsidRDefault="00F1537E" w:rsidP="000B02C5">
      <w:pPr>
        <w:pStyle w:val="Heading1"/>
        <w:spacing w:line="480" w:lineRule="auto"/>
      </w:pPr>
      <w:r>
        <w:lastRenderedPageBreak/>
        <w:t>Manuscript [5000 words]</w:t>
      </w:r>
    </w:p>
    <w:p w14:paraId="3269661D" w14:textId="77777777" w:rsidR="00F1537E" w:rsidRDefault="00F1537E" w:rsidP="000B02C5">
      <w:pPr>
        <w:spacing w:line="480" w:lineRule="auto"/>
      </w:pPr>
    </w:p>
    <w:p w14:paraId="107F404D" w14:textId="0468F694" w:rsidR="00F1537E" w:rsidRDefault="005213D9" w:rsidP="000B02C5">
      <w:pPr>
        <w:pStyle w:val="Heading2"/>
        <w:spacing w:line="480" w:lineRule="auto"/>
      </w:pPr>
      <w:r>
        <w:t xml:space="preserve">Section one: </w:t>
      </w:r>
      <w:r w:rsidR="00F1537E">
        <w:t>Introduction [</w:t>
      </w:r>
      <w:r w:rsidR="000B02C5">
        <w:t>496</w:t>
      </w:r>
      <w:r w:rsidR="00CC1DA7">
        <w:t xml:space="preserve"> / </w:t>
      </w:r>
      <w:r w:rsidR="00F1537E">
        <w:t>1000 words]</w:t>
      </w:r>
    </w:p>
    <w:p w14:paraId="0958BD8A" w14:textId="41EFF2C3" w:rsidR="00975750" w:rsidRDefault="00D0423A" w:rsidP="000B02C5">
      <w:pPr>
        <w:spacing w:line="480" w:lineRule="auto"/>
      </w:pPr>
      <w:r>
        <w:t>This paper argues there is a pressing need for a deeper analysis and understanding of the causes and consequences of violent conflict in Northern Ireland</w:t>
      </w:r>
      <w:r w:rsidR="00203A77">
        <w:t xml:space="preserve">. </w:t>
      </w:r>
      <w:r w:rsidR="0041727A">
        <w:t xml:space="preserve">Such </w:t>
      </w:r>
      <w:r w:rsidR="00203A77">
        <w:t xml:space="preserve">issues seem particularly pertinent given a lack of clarity regarding plans for the Irish border in Brexit negotiations, and the importance of daily freedom of movement across the border in the island of Ireland for both cultural and economic reasons.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w:t>
      </w:r>
    </w:p>
    <w:p w14:paraId="359E8E5C" w14:textId="4B49C2DD" w:rsidR="00D0423A" w:rsidRDefault="00EE07C7" w:rsidP="000B02C5">
      <w:pPr>
        <w:spacing w:line="480" w:lineRule="auto"/>
      </w:pPr>
      <w:r>
        <w:t>The main substantive aim of these empirical findings is, combined with a discussion of the political and military history of the island of Ireland, to highlight that t</w:t>
      </w:r>
      <w:r w:rsidR="005213D9">
        <w:t>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conflict in the region is a fundamental challenge to a dominant causal narrative about the peace process in Northern Ireland: a suggestion that key political events in this process, such as the IRA’s ceasefire announcement in 199</w:t>
      </w:r>
      <w:r w:rsidR="00CD5496">
        <w:t>4</w:t>
      </w:r>
      <w:r w:rsidR="005213D9">
        <w:t xml:space="preserve"> and the Good Friday Agreement in 1998, followed rather than led trends towards reduced violence in the region. </w:t>
      </w:r>
    </w:p>
    <w:p w14:paraId="1EC82D46" w14:textId="77777777" w:rsidR="00203A77" w:rsidRDefault="00203A77" w:rsidP="000B02C5">
      <w:pPr>
        <w:spacing w:line="480" w:lineRule="auto"/>
      </w:pPr>
      <w:r>
        <w:lastRenderedPageBreak/>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49C833B4" w:rsidR="00203A77" w:rsidRDefault="00CC1DA7" w:rsidP="000B02C5">
      <w:pPr>
        <w:pStyle w:val="Heading2"/>
        <w:spacing w:line="480" w:lineRule="auto"/>
      </w:pPr>
      <w:r>
        <w:t>Section two: History: Ireland, Northern Ireland, and the Troubles [</w:t>
      </w:r>
      <w:r w:rsidR="000B02C5">
        <w:t>934</w:t>
      </w:r>
      <w:r w:rsidR="000B02C5">
        <w:t xml:space="preserve"> </w:t>
      </w:r>
      <w:r w:rsidR="00023023">
        <w:t xml:space="preserve">/ </w:t>
      </w:r>
      <w:r>
        <w:t>1000 words]</w:t>
      </w:r>
    </w:p>
    <w:p w14:paraId="06F2D6CB" w14:textId="03FE18FB" w:rsidR="00F130E9" w:rsidRDefault="00924589" w:rsidP="000B02C5">
      <w:pPr>
        <w:spacing w:line="480" w:lineRule="auto"/>
      </w:pPr>
      <w:r>
        <w:t xml:space="preserve">The mathematical ecologist turned historian Peter </w:t>
      </w:r>
      <w:proofErr w:type="spellStart"/>
      <w:r>
        <w:t>Turchin</w:t>
      </w:r>
      <w:proofErr w:type="spellEnd"/>
      <w:r>
        <w:t xml:space="preserve"> has </w:t>
      </w:r>
      <w:r w:rsidR="0062486B">
        <w:t xml:space="preserve">argued that one of the central challenges in the establishment and maintenance of complex, large, hierarchical societies – empires – has been 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distinct and mutually exclusive </w:t>
      </w:r>
      <w:proofErr w:type="spellStart"/>
      <w:r w:rsidR="003D0EC1">
        <w:t>metaethnic</w:t>
      </w:r>
      <w:proofErr w:type="spellEnd"/>
      <w:r w:rsidR="003D0EC1">
        <w:t xml:space="preserve"> groups are territorially contiguous, </w:t>
      </w:r>
      <w:proofErr w:type="spellStart"/>
      <w:r w:rsidR="003D0EC1" w:rsidRPr="003D0EC1">
        <w:rPr>
          <w:i/>
        </w:rPr>
        <w:t>metaethnic</w:t>
      </w:r>
      <w:proofErr w:type="spellEnd"/>
      <w:r w:rsidR="003D0EC1">
        <w:t xml:space="preserve"> frontiers form</w:t>
      </w:r>
      <w:r w:rsidR="00F130E9">
        <w:t xml:space="preserve">, and at these frontiers competition and conflict between societies is often intense. Catholic religion pre-existed </w:t>
      </w:r>
      <w:r w:rsidR="00F130E9">
        <w:lastRenderedPageBreak/>
        <w:t xml:space="preserve">Protestantism, began in Southern Europe, and spread north and west, including to Ireland at Europe’s western periphery. Protestantism then emerged later, from Northern Europe, and spread south and west. The conditions for a </w:t>
      </w:r>
      <w:proofErr w:type="spellStart"/>
      <w:r w:rsidR="00F130E9">
        <w:t>metaethnic</w:t>
      </w:r>
      <w:proofErr w:type="spellEnd"/>
      <w:r w:rsidR="00F130E9">
        <w:t xml:space="preserve"> frontier</w:t>
      </w:r>
      <w:r w:rsidR="00CB6062">
        <w:t xml:space="preserve"> in the island of Ireland</w:t>
      </w:r>
      <w:r w:rsidR="00F130E9">
        <w:t>, demarcated along Catholic-Protestant religious distinction, were thus centuries in the making</w:t>
      </w:r>
      <w:r w:rsidR="00CB6062">
        <w:t xml:space="preserve">. </w:t>
      </w:r>
    </w:p>
    <w:p w14:paraId="331DF0CD" w14:textId="6454ABFD" w:rsidR="00CB6062" w:rsidRDefault="00CB6062" w:rsidP="000B02C5">
      <w:pPr>
        <w:spacing w:line="480" w:lineRule="auto"/>
      </w:pPr>
      <w:r>
        <w:t xml:space="preserve">Within the political organs of an imperious, expansionist state united by Protestant identity, positions for Catholics were limited, and there were concerns amongst British imperialists that Ireland could be used as a cultural and potentially military ‘back door’ through which the Catholic Spanish and French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later formed a blueprint for British colonialism for later, larger overseas territories such as India.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7D545AC7" w:rsidR="003426AF" w:rsidRDefault="005E7056" w:rsidP="000B02C5">
      <w:pPr>
        <w:spacing w:line="480" w:lineRule="auto"/>
      </w:pPr>
      <w:r>
        <w:t>T</w:t>
      </w:r>
      <w:r>
        <w:t xml:space="preserve">he </w:t>
      </w:r>
      <w:r w:rsidR="007232AE">
        <w:t xml:space="preserve">Great Famine of the 1840s, leading 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w:t>
      </w:r>
      <w:r>
        <w:t>I</w:t>
      </w:r>
      <w:r w:rsidR="00266368">
        <w:t xml:space="preserve">n 1918 Sinn </w:t>
      </w:r>
      <w:proofErr w:type="spellStart"/>
      <w:r w:rsidR="00266368" w:rsidRPr="00266368">
        <w:t>Féin</w:t>
      </w:r>
      <w:proofErr w:type="spellEnd"/>
      <w:r w:rsidR="00266368">
        <w:t xml:space="preserve"> were elected with more than three quarters of Irish seats in Westminster; civil war intensified, and the paramilitary Irish Republican Army (IRA) fought a guerrilla war into the 1920s. Ireland was partitioned, and a truce was established in 1921. The majority Protestant ‘Southern Ireland’ renamed itself the ‘Irish Free State’ and became an independent state in 1922, leading also </w:t>
      </w:r>
      <w:r w:rsidR="003426AF">
        <w:t xml:space="preserve">to the formation of Northern </w:t>
      </w:r>
      <w:r w:rsidR="003426AF">
        <w:lastRenderedPageBreak/>
        <w:t xml:space="preserve">Ireland in that year as a distinct administrative geography, which voted against Home Rule and to remain a British territory. </w:t>
      </w:r>
    </w:p>
    <w:p w14:paraId="5D2813A9" w14:textId="6479CF10" w:rsidR="003426AF" w:rsidRDefault="003426AF" w:rsidP="000B02C5">
      <w:pPr>
        <w:spacing w:line="480" w:lineRule="auto"/>
      </w:pPr>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2A9D75D5" w:rsidR="005F5990" w:rsidRDefault="003426AF" w:rsidP="000B02C5">
      <w:pPr>
        <w:spacing w:line="480" w:lineRule="auto"/>
        <w:ind w:left="720"/>
      </w:pPr>
      <w:r>
        <w:t xml:space="preserve">Under one-party unionist rule for 50 years, Northern Ireland provide 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827FDED" w14:textId="55DAA8AC" w:rsidR="003426AF" w:rsidRDefault="003426AF" w:rsidP="000B02C5">
      <w:pPr>
        <w:spacing w:line="480" w:lineRule="auto"/>
      </w:pPr>
      <w:r>
        <w:t xml:space="preserve">The unresolved tensions described above led to the conditions for a </w:t>
      </w:r>
      <w:proofErr w:type="spellStart"/>
      <w:r>
        <w:t>reignition</w:t>
      </w:r>
      <w:proofErr w:type="spellEnd"/>
      <w:r>
        <w:t xml:space="preserve"> of conflict beginning in the late 1960s. 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14:paraId="4145393A" w14:textId="4C7DFD83" w:rsidR="003426AF" w:rsidRDefault="008D1A01" w:rsidP="000B02C5">
      <w:pPr>
        <w:spacing w:line="480" w:lineRule="auto"/>
      </w:pPr>
      <w:r>
        <w:t>I</w:t>
      </w:r>
      <w:r>
        <w:t xml:space="preserve">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S</w:t>
      </w:r>
      <w:r>
        <w:t xml:space="preserve">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then each competed to win favour and appear legitimate from the perspective of Catholic communities. Army attempts </w:t>
      </w:r>
      <w:r w:rsidR="003426AF">
        <w:lastRenderedPageBreak/>
        <w:t xml:space="preserve">to disarm Catholic communities, combined with a lack of success defending them on all occasions, further acted to delegitimise the Army amongst affected Catholic communities. </w:t>
      </w:r>
      <w:r w:rsidR="00975750">
        <w:t>T</w:t>
      </w:r>
      <w:r w:rsidR="003426AF">
        <w:t>he PIRA then began attacking the Army in 1971</w:t>
      </w:r>
      <w:r>
        <w:t>, and i</w:t>
      </w:r>
      <w:r>
        <w:t xml:space="preserve">nternment </w:t>
      </w:r>
      <w:r w:rsidR="003426AF">
        <w:t xml:space="preserve">then swiftly followed; leading to protests in which 23 people died. Army 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who faced a 7,000-strong Catholic civil rights march on 13 January 1972, ‘Bloody Sunday’, and shot dead 14 people later found to be unarmed. This event, more than any other, can be seen to have ignited the decades of sectarian conflict that followed.</w:t>
      </w:r>
      <w:r w:rsidR="003426AF">
        <w:fldChar w:fldCharType="begin" w:fldLock="1"/>
      </w:r>
      <w:r w:rsidR="003426AF">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rsidR="003426AF">
        <w:fldChar w:fldCharType="separate"/>
      </w:r>
      <w:r w:rsidR="003426AF" w:rsidRPr="00F57631">
        <w:rPr>
          <w:noProof/>
        </w:rPr>
        <w:t>(</w:t>
      </w:r>
      <w:proofErr w:type="spellStart"/>
      <w:r w:rsidR="003426AF" w:rsidRPr="00F57631">
        <w:rPr>
          <w:noProof/>
        </w:rPr>
        <w:t>Gerike</w:t>
      </w:r>
      <w:proofErr w:type="spellEnd"/>
      <w:r w:rsidR="003426AF" w:rsidRPr="00F57631">
        <w:rPr>
          <w:noProof/>
        </w:rPr>
        <w:t xml:space="preserve"> et al., 2016)</w:t>
      </w:r>
      <w:r w:rsidR="003426AF">
        <w:fldChar w:fldCharType="end"/>
      </w:r>
    </w:p>
    <w:p w14:paraId="23599178" w14:textId="18737956" w:rsidR="00F1537E" w:rsidRDefault="00CC1DA7" w:rsidP="000B02C5">
      <w:pPr>
        <w:pStyle w:val="Heading2"/>
        <w:spacing w:line="480" w:lineRule="auto"/>
      </w:pPr>
      <w:r>
        <w:t xml:space="preserve">Section three: Data and </w:t>
      </w:r>
      <w:r w:rsidR="00F1537E">
        <w:t>Methods [</w:t>
      </w:r>
      <w:r w:rsidR="000B02C5">
        <w:t>644</w:t>
      </w:r>
      <w:r w:rsidR="003726C0">
        <w:t>/</w:t>
      </w:r>
      <w:r w:rsidR="00F1537E">
        <w:t>500 words]</w:t>
      </w:r>
    </w:p>
    <w:p w14:paraId="354E3D0E" w14:textId="45772995" w:rsidR="00500E6F" w:rsidRDefault="00842964" w:rsidP="000B02C5">
      <w:pPr>
        <w:spacing w:line="480" w:lineRule="auto"/>
      </w:pPr>
      <w:r>
        <w:t xml:space="preserve">Data on all-cause mortality and population size, disaggregated by gender, age in single years and year, were extracted from the Human Mortality Database (HMD). Mortality rates were calculated by dividing death counts by population exposure (adjusted population counts). </w:t>
      </w:r>
      <w:r w:rsidR="00500E6F">
        <w:t xml:space="preserve">All data management and analyses were performed using the R statistical programming environment. </w:t>
      </w:r>
    </w:p>
    <w:p w14:paraId="3AE0F486" w14:textId="02CB89CD"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1656A866" w:rsidR="0049186E" w:rsidRDefault="0049186E" w:rsidP="000B02C5">
      <w:pPr>
        <w:spacing w:line="480" w:lineRule="auto"/>
      </w:pPr>
      <w:r>
        <w:t xml:space="preserve">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w:t>
      </w:r>
      <w:r>
        <w:lastRenderedPageBreak/>
        <w:t>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appears to capture the most salient features of the Lexis surface of the data itself. The </w:t>
      </w:r>
      <w:r w:rsidR="005D4F12">
        <w:t>model specification is as follows</w:t>
      </w:r>
      <w:r w:rsidR="007029A2">
        <w:t>:</w:t>
      </w:r>
    </w:p>
    <w:p w14:paraId="39394AFF" w14:textId="69EBFFF6" w:rsidR="005D4F12" w:rsidRPr="005D4F12" w:rsidRDefault="00357EBB"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77777777"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Pr>
          <w:rFonts w:eastAsiaTheme="minorEastAsia"/>
        </w:rPr>
        <w:t>is</w:t>
      </w:r>
      <w:proofErr w:type="gramEnd"/>
      <w:r>
        <w:rPr>
          <w:rFonts w:eastAsiaTheme="minorEastAsia"/>
        </w:rPr>
        <w:t xml:space="preserve"> the function which models the mortality effect of the conflict. It assumes that the additional mortality effect is greatest in the first year of the conflict, then decays exponentially with each subsequent year. The rate of decay in additional mortality is modelled using the </w:t>
      </w:r>
      <w:proofErr w:type="gramStart"/>
      <w:r>
        <w:rPr>
          <w:rFonts w:eastAsiaTheme="minorEastAsia"/>
        </w:rPr>
        <w:t xml:space="preserve">parameter </w:t>
      </w:r>
      <w:proofErr w:type="gramEnd"/>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5D4F12"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i.e</w:t>
      </w:r>
      <w:proofErr w:type="gramStart"/>
      <w:r w:rsidR="00C371AF">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w:t>
      </w:r>
      <w:proofErr w:type="spellStart"/>
      <w:r w:rsidR="00C371AF">
        <w:rPr>
          <w:rFonts w:eastAsiaTheme="minorEastAsia"/>
        </w:rPr>
        <w:t>aths</w:t>
      </w:r>
      <w:proofErr w:type="spellEnd"/>
      <w:r w:rsidR="00C371AF">
        <w:rPr>
          <w:rFonts w:eastAsiaTheme="minorEastAsia"/>
        </w:rPr>
        <w:t xml:space="preserve">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w:t>
      </w:r>
      <w:r w:rsidR="00C371AF">
        <w:rPr>
          <w:rFonts w:eastAsiaTheme="minorEastAsia"/>
        </w:rPr>
        <w:lastRenderedPageBreak/>
        <w:t xml:space="preserve">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year exposed to the mortality risk</w:t>
      </w:r>
      <w:r w:rsidR="000E2BEA">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Pr>
          <w:rFonts w:eastAsiaTheme="minorEastAsia"/>
        </w:rPr>
        <w:t xml:space="preserve"> </w:t>
      </w:r>
      <w:r w:rsidR="000E2BEA">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Pr>
          <w:rFonts w:eastAsiaTheme="minorEastAsia"/>
        </w:rPr>
        <w:t xml:space="preserve"> to 0 in all years</w:t>
      </w:r>
      <w:r w:rsidR="00C371AF">
        <w:rPr>
          <w:rFonts w:eastAsiaTheme="minorEastAsia"/>
        </w:rPr>
        <w:t xml:space="preserve">. The total number of conflict-attributable deaths estimated by the model in this age range is then </w:t>
      </w:r>
      <w:r w:rsidR="003726C0">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Pr>
          <w:rFonts w:eastAsiaTheme="minorEastAsia"/>
        </w:rPr>
        <w:t>.</w:t>
      </w:r>
      <w:r w:rsidR="000E2BEA">
        <w:rPr>
          <w:rFonts w:eastAsiaTheme="minorEastAsia"/>
        </w:rPr>
        <w:t xml:space="preserve"> </w:t>
      </w:r>
    </w:p>
    <w:p w14:paraId="17210717" w14:textId="59BB997C" w:rsidR="00F1537E" w:rsidRDefault="00CC1DA7" w:rsidP="000B02C5">
      <w:pPr>
        <w:pStyle w:val="Heading2"/>
        <w:spacing w:line="480" w:lineRule="auto"/>
      </w:pPr>
      <w:r>
        <w:t xml:space="preserve">Section four: </w:t>
      </w:r>
      <w:r w:rsidR="00F1537E">
        <w:t>Results [</w:t>
      </w:r>
      <w:r w:rsidR="000B02C5">
        <w:t>1315/</w:t>
      </w:r>
      <w:r w:rsidR="00F1537E">
        <w:t>1500 words]</w:t>
      </w:r>
    </w:p>
    <w:p w14:paraId="6FD58C1E" w14:textId="21CEA7A4" w:rsidR="00A33838" w:rsidRDefault="0029467E" w:rsidP="000B02C5">
      <w:pPr>
        <w:pStyle w:val="Heading2"/>
        <w:spacing w:line="480" w:lineRule="auto"/>
      </w:pPr>
      <w:r>
        <w:t xml:space="preserve">Visual exploration of patterns </w:t>
      </w:r>
    </w:p>
    <w:p w14:paraId="6919AA3C" w14:textId="1F567ACB" w:rsidR="00F1537E" w:rsidRDefault="00720800" w:rsidP="000B02C5">
      <w:pPr>
        <w:spacing w:line="480" w:lineRule="auto"/>
      </w:pPr>
      <w:r>
        <w:t>Figure 1 shows the Lexis surfaces of log</w:t>
      </w:r>
      <w:r>
        <w:softHyphen/>
      </w:r>
      <w:r>
        <w:rPr>
          <w:vertAlign w:val="subscript"/>
        </w:rPr>
        <w:t>10</w:t>
      </w:r>
      <w:r>
        <w:t xml:space="preserve"> mortality rates for both genders and for each age between </w:t>
      </w:r>
      <w:proofErr w:type="spellStart"/>
      <w:r>
        <w:t>newborns</w:t>
      </w:r>
      <w:proofErr w:type="spellEnd"/>
      <w:r>
        <w:t xml:space="preserve"> and 90 years. </w:t>
      </w:r>
      <w:r w:rsidR="006C78A1">
        <w:t>C</w:t>
      </w:r>
      <w:r>
        <w:t xml:space="preserve">ells are coloured according to mortality rate. The legend on the right show which colours correspond with which mortality values. </w:t>
      </w:r>
      <w:r w:rsidR="008D1A01">
        <w:t>T</w:t>
      </w:r>
      <w:r>
        <w:t>he values on this legend indicate the ‘number of zeros’ associated with the mortality risk</w:t>
      </w:r>
      <w:r w:rsidR="008D1A01">
        <w:t xml:space="preserve">, with ranges from </w:t>
      </w:r>
      <w:proofErr w:type="spellStart"/>
      <w:r>
        <w:t>from</w:t>
      </w:r>
      <w:proofErr w:type="spellEnd"/>
      <w:r>
        <w:t xml:space="preserve"> 10</w:t>
      </w:r>
      <w:r>
        <w:rPr>
          <w:vertAlign w:val="superscript"/>
        </w:rPr>
        <w:t>0</w:t>
      </w:r>
      <w:r>
        <w:rPr>
          <w:vertAlign w:val="subscript"/>
        </w:rPr>
        <w:t xml:space="preserve"> </w:t>
      </w:r>
      <w:r>
        <w:t>or 1.0 risk for light blue at the top, 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1FF81ACE" w14:textId="0C682479" w:rsidR="00B447E0" w:rsidRDefault="00B447E0" w:rsidP="000B02C5">
      <w:pPr>
        <w:spacing w:line="480" w:lineRule="auto"/>
      </w:pPr>
      <w:r>
        <w:t xml:space="preserve">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t>ages</w:t>
      </w:r>
      <w:proofErr w:type="gramEnd"/>
      <w:r>
        <w:t xml:space="preserve">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F1029F1" w14:textId="2E0DEECD" w:rsidR="00963867" w:rsidRDefault="00B447E0" w:rsidP="000B02C5">
      <w:pPr>
        <w:spacing w:line="480" w:lineRule="auto"/>
        <w:rPr>
          <w:rFonts w:eastAsiaTheme="minorEastAsia"/>
        </w:rPr>
      </w:pPr>
      <w:r>
        <w:t xml:space="preserve">Within Figure 2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w:t>
      </w:r>
      <w:proofErr w:type="spellStart"/>
      <w:r w:rsidR="00963867">
        <w:rPr>
          <w:rFonts w:eastAsiaTheme="minorEastAsia"/>
        </w:rPr>
        <w:t>levelplot</w:t>
      </w:r>
      <w:proofErr w:type="spellEnd"/>
      <w:r w:rsidR="00963867">
        <w:rPr>
          <w:rFonts w:eastAsiaTheme="minorEastAsia"/>
        </w:rPr>
        <w:t xml:space="preserve"> by noting that most of the cells in the age range 20 to 40 </w:t>
      </w:r>
      <w:r w:rsidR="00963867">
        <w:rPr>
          <w:rFonts w:eastAsiaTheme="minorEastAsia"/>
        </w:rPr>
        <w:lastRenderedPageBreak/>
        <w:t xml:space="preserve">years are red before the late 1930s, whereas during this Phase they turn dark and light orange. This represents close to an order of magnitude fall in mortality risk at these ages over these years. This is despite the period including the World War </w:t>
      </w:r>
      <w:proofErr w:type="gramStart"/>
      <w:r w:rsidR="00963867">
        <w:rPr>
          <w:rFonts w:eastAsiaTheme="minorEastAsia"/>
        </w:rPr>
        <w:t>Two</w:t>
      </w:r>
      <w:proofErr w:type="gramEnd"/>
      <w:r w:rsidR="00963867">
        <w:rPr>
          <w:rFonts w:eastAsiaTheme="minorEastAsia"/>
        </w:rPr>
        <w:t xml:space="preserve">, indicated with a shaded polygon in Figure 2. </w:t>
      </w:r>
    </w:p>
    <w:p w14:paraId="010A2870" w14:textId="1530D442"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by contrast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124BE338" w14:textId="15B8D844" w:rsidR="00B447E0" w:rsidRPr="0029467E" w:rsidRDefault="0029467E" w:rsidP="000B02C5">
      <w:pPr>
        <w:spacing w:line="480" w:lineRule="auto"/>
      </w:pPr>
      <w:r>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366AAC5A" w14:textId="41E53D1D" w:rsidR="0029467E" w:rsidRPr="00C94CE9" w:rsidRDefault="0029467E" w:rsidP="000B02C5">
      <w:pPr>
        <w:pStyle w:val="Heading2"/>
        <w:spacing w:line="480" w:lineRule="auto"/>
        <w:rPr>
          <w:color w:val="auto"/>
        </w:rPr>
      </w:pPr>
      <w:r w:rsidRPr="00C94CE9">
        <w:rPr>
          <w:color w:val="auto"/>
        </w:rPr>
        <w:t xml:space="preserve">Modelling </w:t>
      </w:r>
    </w:p>
    <w:p w14:paraId="56D99FD2" w14:textId="5E27DF7E"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w:t>
      </w:r>
      <w:r w:rsidR="001F32F4">
        <w:lastRenderedPageBreak/>
        <w:t>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pattern and features of the actual surface, though is clearly and necessarily a somewhat stylised representation of the actual values. </w:t>
      </w:r>
    </w:p>
    <w:p w14:paraId="77034B09" w14:textId="76750EEA" w:rsidR="00095E96" w:rsidRDefault="00095E96" w:rsidP="000B02C5">
      <w:pPr>
        <w:spacing w:line="480" w:lineRule="auto"/>
      </w:pPr>
      <w:r>
        <w:t>Overall</w:t>
      </w:r>
      <w:r w:rsidR="006C78A1">
        <w:t xml:space="preserve"> </w:t>
      </w:r>
      <w:r>
        <w:t>we</w:t>
      </w:r>
      <w:r w:rsidR="00D055BC">
        <w:t xml:space="preserve"> can see that the model</w:t>
      </w:r>
      <w:r w:rsidR="006C78A1">
        <w:t xml:space="preserve"> is</w:t>
      </w:r>
      <w:r w:rsidR="00D055BC">
        <w:t xml:space="preserve"> able to produce a surface qualitatively very similar to the data surface itself, including the sharp rates of improvement observed during phase 2. </w:t>
      </w:r>
      <w:r>
        <w:t>Systemic bias in over-estimation or under-estimation of age-year specific mortality risks can be explored by looking at the surface of residuals between the predicted and actual surfaces, as shown in Figure 6:</w:t>
      </w:r>
      <w:r w:rsidR="00D055BC">
        <w:t xml:space="preserve">within this figure red cells indicate that the model over-estimated age-year specific log mortality rates, and blue cells indicate under-estimation, and the shade of cells indicates the degree of difference between actual and predicted values, with light cells indicating small differences and dark cells indicating larger differences. </w:t>
      </w:r>
      <w:r>
        <w:t xml:space="preserve">We are not so much concerned about the overall accuracy of the model as whether there are systemic biases in these estimates, which would be apparent in the residuals surface as large ‘patches’ of cells with positive or negative residuals, as well as discontinuities in the data. We can see in this figure a vertical band of red cells at younger ages in 1939; this suggests that the model underestimates deaths in younger males during World War Two, which should not be surprising given the model does not include any terms to represent this event, and instead assumes a continuous and rapid rate of age-specific mortality improvement over this period (Phase Two). </w:t>
      </w:r>
    </w:p>
    <w:p w14:paraId="1EE4883A" w14:textId="64180D38" w:rsidR="00B447E0" w:rsidRDefault="00F73E1F" w:rsidP="000B02C5">
      <w:pPr>
        <w:spacing w:line="480" w:lineRule="auto"/>
      </w:pPr>
      <w:r>
        <w:t>Given the characterisation of the Troubles effect as having this characteristic pattern of exponential decay, as discussed in the methods section the effect of changing the decay rate parameter k on model fit was explored both by using the optimise function in R to minimise AIC, and also by plotting the relationship between AIC and k; this is shown on figure 7, and indicates that the model has a best fit when k is 9.748%. This value suggests the ‘</w:t>
      </w:r>
      <w:proofErr w:type="spellStart"/>
      <w:r>
        <w:t>half life</w:t>
      </w:r>
      <w:proofErr w:type="spellEnd"/>
      <w:r>
        <w:t xml:space="preserve">’ of the Troubles was around 6.76 years. </w:t>
      </w:r>
    </w:p>
    <w:p w14:paraId="1D937919" w14:textId="77777777" w:rsidR="00F73E1F" w:rsidRPr="00C94CE9" w:rsidRDefault="00F73E1F" w:rsidP="000B02C5">
      <w:pPr>
        <w:pStyle w:val="Heading2"/>
        <w:spacing w:line="480" w:lineRule="auto"/>
        <w:rPr>
          <w:color w:val="auto"/>
        </w:rPr>
      </w:pPr>
      <w:r w:rsidRPr="00C94CE9">
        <w:rPr>
          <w:color w:val="auto"/>
        </w:rPr>
        <w:lastRenderedPageBreak/>
        <w:t>Counterfactual estimation</w:t>
      </w:r>
    </w:p>
    <w:p w14:paraId="5E96AA0C" w14:textId="425E7392" w:rsidR="00F73E1F"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r w:rsidR="00EF78B9">
        <w:t xml:space="preserve">For males the effect is positive at almost all ages, and is largest at age 18, then falls at most older ages; for females it tends to be negative, suggesting the model may be </w:t>
      </w:r>
      <w:proofErr w:type="spellStart"/>
      <w:r w:rsidR="00EF78B9">
        <w:t>misspecified</w:t>
      </w:r>
      <w:proofErr w:type="spellEnd"/>
      <w:r w:rsidR="00EF78B9">
        <w:t xml:space="preserve"> for females, and instead capturing broader continual improvements in mortality risks over this time period. </w:t>
      </w:r>
      <w:r w:rsidR="00143745">
        <w:t xml:space="preserve">Table 1 shows the number of estimated additional </w:t>
      </w:r>
      <w:r w:rsidR="00EF78B9">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18A4B86F" w14:textId="39C41BCB" w:rsidR="00F1537E" w:rsidRPr="00C94CE9" w:rsidRDefault="00CC1DA7" w:rsidP="000B02C5">
      <w:pPr>
        <w:pStyle w:val="Heading2"/>
        <w:spacing w:line="480" w:lineRule="auto"/>
        <w:rPr>
          <w:color w:val="auto"/>
        </w:rPr>
      </w:pPr>
      <w:r w:rsidRPr="00C94CE9">
        <w:rPr>
          <w:color w:val="auto"/>
        </w:rPr>
        <w:t xml:space="preserve">Section five: </w:t>
      </w:r>
      <w:r w:rsidR="00F1537E" w:rsidRPr="00C94CE9">
        <w:rPr>
          <w:color w:val="auto"/>
        </w:rPr>
        <w:t>Discussion [</w:t>
      </w:r>
      <w:r w:rsidR="00EB1C4F" w:rsidRPr="00C94CE9">
        <w:rPr>
          <w:color w:val="auto"/>
        </w:rPr>
        <w:t>2</w:t>
      </w:r>
      <w:r w:rsidR="00EB1C4F">
        <w:rPr>
          <w:color w:val="auto"/>
        </w:rPr>
        <w:t>032</w:t>
      </w:r>
      <w:bookmarkStart w:id="13" w:name="_GoBack"/>
      <w:bookmarkEnd w:id="13"/>
      <w:r w:rsidR="000B02C5" w:rsidRPr="00C94CE9">
        <w:rPr>
          <w:color w:val="auto"/>
        </w:rPr>
        <w:t>/</w:t>
      </w:r>
      <w:r w:rsidR="00F1537E" w:rsidRPr="00C94CE9">
        <w:rPr>
          <w:color w:val="auto"/>
        </w:rPr>
        <w:t>1500 words]</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0D80F440" w14:textId="3484416E" w:rsidR="00AF371D" w:rsidRPr="000B02C5" w:rsidRDefault="00F119C2" w:rsidP="000B02C5">
      <w:pPr>
        <w:spacing w:line="480" w:lineRule="auto"/>
      </w:pPr>
      <w:r w:rsidRPr="000B02C5">
        <w:t xml:space="preserve">There have been a number </w:t>
      </w:r>
      <w:r w:rsidR="008D1A01" w:rsidRPr="000B02C5">
        <w:t>of</w:t>
      </w:r>
      <w:r w:rsidR="0041727A" w:rsidRPr="000B02C5">
        <w:t xml:space="preserve"> </w:t>
      </w:r>
      <w:r w:rsidRPr="000B02C5">
        <w:t>estimate</w:t>
      </w:r>
      <w:r w:rsidR="0041727A" w:rsidRPr="000B02C5">
        <w:t>s of</w:t>
      </w:r>
      <w:r w:rsidRPr="000B02C5">
        <w:t xml:space="preserve"> the total number of deaths attributable to the Troubles, </w:t>
      </w:r>
      <w:r w:rsidR="0041727A" w:rsidRPr="000B02C5">
        <w:t xml:space="preserve">using </w:t>
      </w:r>
      <w:r w:rsidRPr="000B02C5">
        <w:t>different sources of data and methods</w:t>
      </w:r>
      <w:r w:rsidR="0041727A" w:rsidRPr="000B02C5">
        <w:t xml:space="preserve"> and populations</w:t>
      </w:r>
      <w:r w:rsidRPr="000B02C5">
        <w:t xml:space="preserve">. </w:t>
      </w: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p>
    <w:p w14:paraId="5C036B83" w14:textId="53B192F0" w:rsidR="006E3FB2" w:rsidRPr="000B02C5" w:rsidRDefault="000D3EC9" w:rsidP="000B02C5">
      <w:pPr>
        <w:spacing w:line="480" w:lineRule="auto"/>
      </w:pPr>
      <w:r w:rsidRPr="000B02C5">
        <w:lastRenderedPageBreak/>
        <w:t xml:space="preserve">Like our estimates, </w:t>
      </w: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found that a disproportionate share of deaths occurred in young adults, with a quarter occurring in people aged 18-23 years, and attributable deaths then falling at older ages. Within our model a qualitatively similar pattern of mortality burden by age was also found, though we estimated an even greater share in 18-23 age group, with 1053 deaths out of 2776, or 38% of all deaths, estimated to have occurred in this age group. </w:t>
      </w: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also found deaths attributable the Troubles occurring in children as young as 12 years old, which was below the minimum age we modelled of 15 years old.</w:t>
      </w:r>
      <w:r w:rsidR="006E3FB2" w:rsidRPr="000B02C5">
        <w:t xml:space="preserve"> </w:t>
      </w:r>
    </w:p>
    <w:p w14:paraId="628C4639" w14:textId="733557A9" w:rsidR="00045603" w:rsidRPr="000B02C5" w:rsidRDefault="006E3FB2" w:rsidP="000B02C5">
      <w:pPr>
        <w:spacing w:line="480" w:lineRule="auto"/>
      </w:pPr>
      <w:r w:rsidRPr="000B02C5">
        <w:t xml:space="preserve">Our model was based only on all-cause mortality data, and </w:t>
      </w:r>
      <w:r w:rsidR="0041727A" w:rsidRPr="000B02C5">
        <w:t>deliberately stylised and simplistic in how it modelled the effect of the Troubles</w:t>
      </w:r>
      <w:r w:rsidRPr="000B02C5">
        <w:t xml:space="preserve">. Despite this, </w:t>
      </w:r>
      <w:r w:rsidR="00045603" w:rsidRPr="000B02C5">
        <w:t xml:space="preserve">it estimates up to around three quarters of the deaths that actually occurred, suggesting once again that the fundamental character of the modelling assumption - an initiation event leading to the sudden onset of a conflict whose intensity only slowly decays over many years – captures something of the essence of what occurred in Northern Ireland. </w:t>
      </w:r>
    </w:p>
    <w:p w14:paraId="3B8E2F0F" w14:textId="594CFE6A" w:rsidR="006E3FB2" w:rsidRPr="000B02C5" w:rsidRDefault="00045603" w:rsidP="000B02C5">
      <w:pPr>
        <w:spacing w:line="480" w:lineRule="auto"/>
      </w:pPr>
      <w:r w:rsidRPr="000B02C5">
        <w:t xml:space="preserve">There may be two 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In the counterfactual scenario, therefore, it may well have been that</w:t>
      </w:r>
      <w:r w:rsidR="002D4A9D" w:rsidRPr="000B02C5">
        <w:t xml:space="preserve"> some of</w:t>
      </w:r>
      <w:r w:rsidR="005223FE" w:rsidRPr="000B02C5">
        <w:t xml:space="preserve"> those who did not die of </w:t>
      </w:r>
      <w:r w:rsidR="005223FE" w:rsidRPr="000B02C5">
        <w:lastRenderedPageBreak/>
        <w:t>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017D5318"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As part of a series of comparisons 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in that Scottish young adult male mortality rates, which generally lag Northern Ireland’s, suddenly looked better in comparison, whereas female rates did not. The increase in Northern Irish male mortality was so sharp as to become worse than in Eastern Europe</w:t>
      </w:r>
      <w:r w:rsidR="00725DD5" w:rsidRPr="000B02C5">
        <w:t xml:space="preserve">. The incidental and accidental origins of this paper therefore highlight the value to us of the data visualisation approaches employed, and of the value of what Robert K Merton called ‘theories of the middle range’, and of research processes in which social hypotheses </w:t>
      </w:r>
      <w:r w:rsidR="002D4A9D" w:rsidRPr="000B02C5">
        <w:t>‘</w:t>
      </w:r>
      <w:r w:rsidR="00725DD5" w:rsidRPr="000B02C5">
        <w:t xml:space="preserve">emerge </w:t>
      </w:r>
      <w:r w:rsidR="002D4A9D" w:rsidRPr="000B02C5">
        <w:t xml:space="preserve">upwards’, </w:t>
      </w:r>
      <w:r w:rsidR="00725DD5" w:rsidRPr="000B02C5">
        <w:t xml:space="preserve">inductively or </w:t>
      </w:r>
      <w:proofErr w:type="spellStart"/>
      <w:r w:rsidR="00725DD5" w:rsidRPr="000B02C5">
        <w:t>abductively</w:t>
      </w:r>
      <w:proofErr w:type="spellEnd"/>
      <w:r w:rsidR="00725DD5" w:rsidRPr="000B02C5">
        <w:t xml:space="preserve"> from data exploration, rather than </w:t>
      </w:r>
      <w:r w:rsidR="002D4A9D" w:rsidRPr="000B02C5">
        <w:t xml:space="preserve">are simply ‘applied downwards’, beginning in canonical social texts, then operationalised and empirically tested in a </w:t>
      </w:r>
      <w:proofErr w:type="spellStart"/>
      <w:r w:rsidR="002D4A9D" w:rsidRPr="000B02C5">
        <w:t>hypothetico</w:t>
      </w:r>
      <w:proofErr w:type="spellEnd"/>
      <w:r w:rsidR="002D4A9D" w:rsidRPr="000B02C5">
        <w:t xml:space="preserve">-deductive fashion. </w:t>
      </w:r>
    </w:p>
    <w:p w14:paraId="1C1B363B" w14:textId="194798C8" w:rsidR="002D4A9D" w:rsidRPr="000B02C5"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situation is likely to be the case both for less affluent nations in more recent years, as well as for historic demographic data from more affluen</w:t>
      </w:r>
      <w:r w:rsidR="001B7B4E" w:rsidRPr="000B02C5">
        <w:t xml:space="preserve">t data. </w:t>
      </w:r>
      <w:r w:rsidR="00CD5496" w:rsidRPr="000B02C5">
        <w:t>One specific benefit of the modelling approach used here is in allowing conflict-attributable mortality to be compared in terms of both initial inten</w:t>
      </w:r>
      <w:r w:rsidR="00322835" w:rsidRPr="000B02C5">
        <w:t>sity (the height of the initiation</w:t>
      </w:r>
      <w:r w:rsidR="00CD5496" w:rsidRPr="000B02C5">
        <w:t xml:space="preserve"> in the first year) and also duration in terms of decay rates and so conflict half-life. </w:t>
      </w:r>
    </w:p>
    <w:p w14:paraId="74A49F99" w14:textId="774E59B1" w:rsidR="001B7B4E" w:rsidRPr="000B02C5" w:rsidRDefault="001B7B4E" w:rsidP="000B02C5">
      <w:pPr>
        <w:pStyle w:val="Heading3"/>
        <w:spacing w:line="480" w:lineRule="auto"/>
        <w:rPr>
          <w:color w:val="auto"/>
        </w:rPr>
      </w:pPr>
      <w:r w:rsidRPr="000B02C5">
        <w:rPr>
          <w:color w:val="auto"/>
        </w:rPr>
        <w:lastRenderedPageBreak/>
        <w:t xml:space="preserve">Implications of the </w:t>
      </w:r>
      <w:r w:rsidR="00322835" w:rsidRPr="000B02C5">
        <w:rPr>
          <w:color w:val="auto"/>
        </w:rPr>
        <w:t>initiation</w:t>
      </w:r>
      <w:r w:rsidRPr="000B02C5">
        <w:rPr>
          <w:color w:val="auto"/>
        </w:rPr>
        <w:t>-decay model to conflict in Northern Ireland</w:t>
      </w:r>
    </w:p>
    <w:p w14:paraId="72453952" w14:textId="29AFC790" w:rsidR="008D1A01" w:rsidRPr="000B02C5" w:rsidRDefault="00EF2178" w:rsidP="000B02C5">
      <w:pPr>
        <w:spacing w:line="480" w:lineRule="auto"/>
      </w:pPr>
      <w:r w:rsidRPr="000B02C5">
        <w:t>It has been argued that, whereas ethno-national conflict since the establishment of Northern Ireland in 1921 sharpened the border with the Republic of Ireland, the European Single Market made it more permeable, highlighting the influence that global factors can have on the region.</w:t>
      </w:r>
      <w:r w:rsidRPr="000B02C5">
        <w:fldChar w:fldCharType="begin" w:fldLock="1"/>
      </w:r>
      <w:r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Pr="000B02C5">
        <w:fldChar w:fldCharType="separate"/>
      </w:r>
      <w:r w:rsidRPr="000B02C5">
        <w:rPr>
          <w:noProof/>
        </w:rPr>
        <w:t>(Anderson &amp; O’Dowd, 1999)</w:t>
      </w:r>
      <w:r w:rsidRPr="000B02C5">
        <w:fldChar w:fldCharType="end"/>
      </w:r>
      <w:r w:rsidRPr="000B02C5">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Pr="000B02C5">
        <w:fldChar w:fldCharType="begin" w:fldLock="1"/>
      </w:r>
      <w:r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Pr="000B02C5">
        <w:fldChar w:fldCharType="separate"/>
      </w:r>
      <w:r w:rsidRPr="000B02C5">
        <w:rPr>
          <w:noProof/>
        </w:rPr>
        <w:t>(Buchanan, 2008)</w:t>
      </w:r>
      <w:r w:rsidRPr="000B02C5">
        <w:fldChar w:fldCharType="end"/>
      </w:r>
      <w:r w:rsidRPr="000B02C5">
        <w:t xml:space="preserve">  </w:t>
      </w:r>
      <w:r w:rsidR="008D1A01" w:rsidRPr="000B02C5">
        <w:t xml:space="preserve">The third phase of the EU programme for Peace and Reconciliation in Northern Ireland took 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p>
    <w:p w14:paraId="12AA3F28" w14:textId="788E903B" w:rsidR="00EF2178" w:rsidRPr="000B02C5" w:rsidRDefault="00EF2178" w:rsidP="000B02C5">
      <w:pPr>
        <w:spacing w:line="480" w:lineRule="auto"/>
      </w:pPr>
    </w:p>
    <w:p w14:paraId="3032B696" w14:textId="77777777" w:rsidR="00C308A5" w:rsidRPr="000B02C5" w:rsidRDefault="00C308A5" w:rsidP="000B02C5">
      <w:pPr>
        <w:spacing w:line="480" w:lineRule="auto"/>
      </w:pPr>
      <w:r w:rsidRPr="000B02C5">
        <w:t>T</w:t>
      </w:r>
      <w:r w:rsidR="00563F5E" w:rsidRPr="000B02C5">
        <w:t>he model appears characteristic of a population that was in some senses ‘febrile’ or ‘fissile’ in its response to exogenous social, political and economic events and processes. 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w:t>
      </w:r>
      <w:r w:rsidRPr="000B02C5">
        <w:t xml:space="preserve">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38794390" w14:textId="5D94F6E6" w:rsidR="00FD52DB" w:rsidRPr="000B02C5" w:rsidRDefault="00E34348" w:rsidP="000B02C5">
      <w:pPr>
        <w:spacing w:line="480" w:lineRule="auto"/>
      </w:pPr>
      <w:r w:rsidRPr="000B02C5">
        <w:t>I</w:t>
      </w:r>
      <w:r w:rsidR="00FD52DB" w:rsidRPr="000B02C5">
        <w:t>t has been argued these elements should be modelled as a complex social ecology or system to appropriately model the kind of ‘lock-in’ in rates of violence which emerge after initiating events.</w:t>
      </w:r>
      <w:r w:rsidR="00FD52DB" w:rsidRPr="000B02C5">
        <w:fldChar w:fldCharType="begin" w:fldLock="1"/>
      </w:r>
      <w:r w:rsidR="00FD52DB"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FD52DB" w:rsidRPr="000B02C5">
        <w:fldChar w:fldCharType="separate"/>
      </w:r>
      <w:r w:rsidR="00FD52DB" w:rsidRPr="000B02C5">
        <w:rPr>
          <w:noProof/>
        </w:rPr>
        <w:t>(Wright, 2006)</w:t>
      </w:r>
      <w:r w:rsidR="00FD52DB" w:rsidRPr="000B02C5">
        <w:fldChar w:fldCharType="end"/>
      </w:r>
      <w:r w:rsidR="00FD52DB" w:rsidRPr="000B02C5">
        <w:t xml:space="preserve"> A paper describing an agent-based model of processes and dynamics of civil </w:t>
      </w:r>
      <w:r w:rsidR="00FD52DB" w:rsidRPr="000B02C5">
        <w:lastRenderedPageBreak/>
        <w:t>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FD52DB" w:rsidRPr="000B02C5">
        <w:fldChar w:fldCharType="begin" w:fldLock="1"/>
      </w:r>
      <w:r w:rsidR="00FD52DB"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FD52DB" w:rsidRPr="000B02C5">
        <w:fldChar w:fldCharType="separate"/>
      </w:r>
      <w:r w:rsidR="00FD52DB" w:rsidRPr="000B02C5">
        <w:rPr>
          <w:noProof/>
        </w:rPr>
        <w:t>(Findley, 2008)</w:t>
      </w:r>
      <w:r w:rsidR="00FD52DB" w:rsidRPr="000B02C5">
        <w:fldChar w:fldCharType="end"/>
      </w:r>
    </w:p>
    <w:p w14:paraId="07CE1E25" w14:textId="42B5FFC2" w:rsidR="00C308A5" w:rsidRPr="000B02C5" w:rsidRDefault="00C308A5" w:rsidP="000B02C5">
      <w:pPr>
        <w:spacing w:line="480" w:lineRule="auto"/>
      </w:pPr>
      <w:r w:rsidRPr="000B02C5">
        <w:t xml:space="preserve">If, once initiated, the conflict was largely endogenously </w:t>
      </w:r>
      <w:r w:rsidR="00C94CE9">
        <w:t>sustained</w:t>
      </w:r>
      <w:r w:rsidRPr="000B02C5">
        <w:t xml:space="preserve">, this has important implications for how the various peace initiatives and processes which were attempted after 1972 should be interpreted in terms of their effectiveness. </w:t>
      </w:r>
      <w:r w:rsidR="00B03DB4" w:rsidRPr="000B02C5">
        <w:t xml:space="preserve">Up to seven prior attempts at bringing peace to Northern Ireland were made between 1969 and the Belfast Agreement of 1998, including the </w:t>
      </w:r>
      <w:proofErr w:type="spellStart"/>
      <w:r w:rsidR="00B03DB4" w:rsidRPr="000B02C5">
        <w:t>Sunningdale</w:t>
      </w:r>
      <w:proofErr w:type="spellEnd"/>
      <w:r w:rsidR="00B03DB4" w:rsidRPr="000B02C5">
        <w:t xml:space="preserve"> Agreement of 1973. It has been argued that what made the Belfast successful was the presence of key individuals acting effectively as ‘brokers’ in the complex social networks which had to be negotiated at the time.</w:t>
      </w:r>
      <w:r w:rsidR="00B03DB4" w:rsidRPr="000B02C5">
        <w:fldChar w:fldCharType="begin" w:fldLock="1"/>
      </w:r>
      <w:r w:rsidR="00B03DB4"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00B03DB4" w:rsidRPr="000B02C5">
        <w:fldChar w:fldCharType="separate"/>
      </w:r>
      <w:r w:rsidR="00B03DB4" w:rsidRPr="000B02C5">
        <w:rPr>
          <w:noProof/>
        </w:rPr>
        <w:t>(Goddard, 2012)</w:t>
      </w:r>
      <w:r w:rsidR="00B03DB4" w:rsidRPr="000B02C5">
        <w:fldChar w:fldCharType="end"/>
      </w:r>
      <w:r w:rsidR="00B03DB4" w:rsidRPr="000B02C5">
        <w:t xml:space="preserve">  However, if the underlying dynamics of the model are accurate, then </w:t>
      </w:r>
      <w:r w:rsidR="00C94CE9">
        <w:t xml:space="preserve">such </w:t>
      </w:r>
      <w:r w:rsidR="00B03DB4" w:rsidRPr="000B02C5">
        <w:t xml:space="preserve">factors may be </w:t>
      </w:r>
      <w:r w:rsidR="00FD52DB" w:rsidRPr="000B02C5">
        <w:t xml:space="preserve">greatly </w:t>
      </w:r>
      <w:r w:rsidR="00B03DB4" w:rsidRPr="000B02C5">
        <w:t xml:space="preserve">overstated. </w:t>
      </w:r>
      <w:r w:rsidR="008E371F" w:rsidRPr="000B02C5">
        <w:t>If the half-life of the conflict was 6.76 years and began in 1972, it follows that by 1994 the intensity of the conflict had diminished to around one-tenth of its initial level. (</w:t>
      </w:r>
      <w:r w:rsidR="005B3129" w:rsidRPr="000B02C5">
        <w:t>i.e</w:t>
      </w:r>
      <w:proofErr w:type="gramStart"/>
      <w:r w:rsidR="005B3129"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005B3129" w:rsidRPr="000B02C5">
        <w:rPr>
          <w:rFonts w:eastAsiaTheme="minorEastAsia"/>
        </w:rPr>
        <w:t xml:space="preserve">). Similarly, by the time of the Good Friday Agreement in </w:t>
      </w:r>
      <w:r w:rsidR="00E34348" w:rsidRPr="000B02C5">
        <w:rPr>
          <w:rFonts w:eastAsiaTheme="minorEastAsia"/>
        </w:rPr>
        <w:t xml:space="preserve">1998 </w:t>
      </w:r>
      <w:r w:rsidR="005B3129" w:rsidRPr="000B02C5">
        <w:rPr>
          <w:rFonts w:eastAsiaTheme="minorEastAsia"/>
        </w:rPr>
        <w:t xml:space="preserve">the underlying conflict intensity had diminished to around 7% of its initial value </w:t>
      </w:r>
      <w:r w:rsidR="005B3129" w:rsidRPr="000B02C5">
        <w:t>(i.e</w:t>
      </w:r>
      <w:proofErr w:type="gramStart"/>
      <w:r w:rsidR="005B3129"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005B3129" w:rsidRPr="000B02C5">
        <w:rPr>
          <w:rFonts w:eastAsiaTheme="minorEastAsia"/>
        </w:rPr>
        <w:t>). Note that these intensity values apply to log</w:t>
      </w:r>
      <w:r w:rsidR="005B3129" w:rsidRPr="000B02C5">
        <w:rPr>
          <w:rFonts w:eastAsiaTheme="minorEastAsia"/>
          <w:vertAlign w:val="subscript"/>
        </w:rPr>
        <w:t>10</w:t>
      </w:r>
      <w:r w:rsidR="005B3129" w:rsidRPr="000B02C5">
        <w:rPr>
          <w:rFonts w:eastAsiaTheme="minorEastAsia"/>
        </w:rPr>
        <w:t xml:space="preserve"> mortality risks, so the actual level of decline of conflict intensity on deaths by the mid to late 1990s will have been even greater. </w:t>
      </w:r>
      <w:r w:rsidR="008E371F" w:rsidRPr="000B02C5">
        <w:t xml:space="preserve"> </w:t>
      </w:r>
    </w:p>
    <w:p w14:paraId="6C6BA6A1" w14:textId="42A592BD" w:rsidR="001B7B4E" w:rsidRPr="000B02C5" w:rsidRDefault="005B3129" w:rsidP="000B02C5">
      <w:pPr>
        <w:spacing w:line="480" w:lineRule="auto"/>
      </w:pPr>
      <w:r w:rsidRPr="000B02C5">
        <w:t>Regardless of the precise rate of decay in conflic</w:t>
      </w:r>
      <w:r w:rsidR="00717779" w:rsidRPr="000B02C5">
        <w:t xml:space="preserve">t intensity, the model’s implication is that once conflict was exogenously initiated, it was then </w:t>
      </w:r>
      <w:r w:rsidR="00B03DB4" w:rsidRPr="000B02C5">
        <w:t>endogenously sustained</w:t>
      </w:r>
      <w:r w:rsidR="00717779" w:rsidRPr="000B02C5">
        <w:t xml:space="preserve">. The lack of any obvious signals that events in any single year after 1972 had a strong effect on mortality in the same way underlines the importance of acting to avoid the </w:t>
      </w:r>
      <w:proofErr w:type="spellStart"/>
      <w:r w:rsidR="00717779" w:rsidRPr="000B02C5">
        <w:t>reinitiation</w:t>
      </w:r>
      <w:proofErr w:type="spellEnd"/>
      <w:r w:rsidR="00717779" w:rsidRPr="000B02C5">
        <w:t xml:space="preserve"> of a new wave of conflict, because once such conflict is started, it can be very difficult to stop. </w:t>
      </w:r>
    </w:p>
    <w:p w14:paraId="340C66CF" w14:textId="35BF610F" w:rsidR="007A7A42" w:rsidRPr="000B02C5" w:rsidRDefault="007A7A42" w:rsidP="000B02C5">
      <w:pPr>
        <w:spacing w:line="480" w:lineRule="auto"/>
      </w:pPr>
      <w:r w:rsidRPr="000B02C5">
        <w:t>The power sharing arrangement following the Good Friday Agreement (GFA) has been described as an example of ‘</w:t>
      </w:r>
      <w:proofErr w:type="spellStart"/>
      <w:r w:rsidRPr="000B02C5">
        <w:t>consociationalism</w:t>
      </w:r>
      <w:proofErr w:type="spellEnd"/>
      <w:r w:rsidRPr="000B02C5">
        <w:t xml:space="preserve">’, a system of government in which coalition by both Republicans and Loyalists is mandated; this arrangement was for many years abided to by both sides to avoid </w:t>
      </w:r>
      <w:r w:rsidRPr="000B02C5">
        <w:lastRenderedPageBreak/>
        <w:t>either ‘direct rule’ from London (unacceptable to Republicans) or ‘joint sovereignty’ with the Republic of Ireland (unacceptable to Loyalists).</w:t>
      </w:r>
      <w:r w:rsidRPr="000B02C5">
        <w:fldChar w:fldCharType="begin" w:fldLock="1"/>
      </w:r>
      <w:r w:rsidRPr="000B02C5">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0B02C5">
        <w:rPr>
          <w:noProof/>
        </w:rPr>
        <w:t>(ANDERSON, 2008)</w:t>
      </w:r>
      <w:r w:rsidRPr="000B02C5">
        <w:fldChar w:fldCharType="end"/>
      </w:r>
      <w:r w:rsidRPr="000B02C5">
        <w:t xml:space="preserve"> 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rsidRPr="000B02C5">
        <w:t xml:space="preserve"> (or more pessimistically conflict deferment).</w:t>
      </w:r>
      <w:r w:rsidRPr="000B02C5">
        <w:fldChar w:fldCharType="begin" w:fldLock="1"/>
      </w:r>
      <w:r w:rsidRPr="000B02C5">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0B02C5">
        <w:rPr>
          <w:noProof/>
        </w:rPr>
        <w:t>(ANDERSON, 2008)</w:t>
      </w:r>
      <w:r w:rsidRPr="000B02C5">
        <w:fldChar w:fldCharType="end"/>
      </w:r>
      <w:r w:rsidRPr="000B02C5">
        <w:t xml:space="preserve"> The </w:t>
      </w:r>
      <w:proofErr w:type="spellStart"/>
      <w:r w:rsidRPr="000B02C5">
        <w:t>consociational</w:t>
      </w:r>
      <w:proofErr w:type="spellEnd"/>
      <w:r w:rsidRPr="000B02C5">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0B02C5">
        <w:fldChar w:fldCharType="begin" w:fldLock="1"/>
      </w:r>
      <w:r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McGlynn</w:t>
      </w:r>
      <w:proofErr w:type="spellEnd"/>
      <w:r w:rsidRPr="000B02C5">
        <w:rPr>
          <w:noProof/>
        </w:rPr>
        <w:t>, Tonge, &amp; McAuley, 2014)</w:t>
      </w:r>
      <w:r w:rsidRPr="000B02C5">
        <w:fldChar w:fldCharType="end"/>
      </w:r>
      <w:r w:rsidRPr="000B02C5">
        <w:t xml:space="preserve"> Cross-ethnic political parties have seen only limited success after the GFA compared with sectarian political parties, and this lack of success has been attributed to the </w:t>
      </w:r>
      <w:proofErr w:type="spellStart"/>
      <w:r w:rsidRPr="000B02C5">
        <w:t>consocational</w:t>
      </w:r>
      <w:proofErr w:type="spellEnd"/>
      <w:r w:rsidRPr="000B02C5">
        <w:t xml:space="preserve"> institutions established in the wake of the GFA to accommodate (rather than attempt to blend) rival identities.</w:t>
      </w:r>
      <w:r w:rsidRPr="000B02C5">
        <w:fldChar w:fldCharType="begin" w:fldLock="1"/>
      </w:r>
      <w:r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Murtagh</w:t>
      </w:r>
      <w:proofErr w:type="spellEnd"/>
      <w:r w:rsidRPr="000B02C5">
        <w:rPr>
          <w:noProof/>
        </w:rPr>
        <w:t>, 2015)</w:t>
      </w:r>
      <w:r w:rsidRPr="000B02C5">
        <w:fldChar w:fldCharType="end"/>
      </w:r>
    </w:p>
    <w:p w14:paraId="4D7AA72D" w14:textId="3B8F8554" w:rsidR="00E37237" w:rsidRPr="000B02C5" w:rsidRDefault="00FD52DB" w:rsidP="000B02C5">
      <w:pPr>
        <w:spacing w:line="480" w:lineRule="auto"/>
      </w:pPr>
      <w:r w:rsidRPr="000B02C5">
        <w:t>According to the contact hypothesis, if people from opposing groups are brought into contact with each other under certain optimal conditions then conflict between groups can be reduced.</w:t>
      </w:r>
      <w:r w:rsidRPr="000B02C5">
        <w:fldChar w:fldCharType="begin" w:fldLock="1"/>
      </w:r>
      <w:r w:rsidRPr="000B02C5">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Allport, 1954)", "plainTextFormattedCitation" : "(Allport, 1954)", "previouslyFormattedCitation" : "(Allport, 1954)"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Allport</w:t>
      </w:r>
      <w:proofErr w:type="spellEnd"/>
      <w:r w:rsidRPr="000B02C5">
        <w:rPr>
          <w:noProof/>
        </w:rPr>
        <w:t>, 1954)</w:t>
      </w:r>
      <w:r w:rsidRPr="000B02C5">
        <w:fldChar w:fldCharType="end"/>
      </w:r>
      <w:r w:rsidRPr="000B02C5">
        <w:t xml:space="preserve"> </w:t>
      </w:r>
      <w:r w:rsidR="00E37237" w:rsidRPr="000B02C5">
        <w:t xml:space="preserve">Given the </w:t>
      </w:r>
      <w:proofErr w:type="spellStart"/>
      <w:r w:rsidR="00E37237" w:rsidRPr="000B02C5">
        <w:t>consociational</w:t>
      </w:r>
      <w:proofErr w:type="spellEnd"/>
      <w:r w:rsidR="00E37237" w:rsidRPr="000B02C5">
        <w:t xml:space="preserve"> emphasis of the GFA, a</w:t>
      </w:r>
      <w:r w:rsidRPr="000B02C5">
        <w:t>n outcome of the Northern Ireland peace process may have been to reduce earlier trends towards integrated education, in order for the agreement to be mutually acceptable by both nationalists and unionists.</w:t>
      </w:r>
      <w:r w:rsidRPr="000B02C5">
        <w:fldChar w:fldCharType="begin" w:fldLock="1"/>
      </w:r>
      <w:r w:rsidRPr="000B02C5">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Nolan, 2007)", "plainTextFormattedCitation" : "(Nolan, 2007)", "previouslyFormattedCitation" : "(Nolan, 2007)" }, "properties" : { "noteIndex" : 0 }, "schema" : "https://github.com/citation-style-language/schema/raw/master/csl-citation.json" }</w:instrText>
      </w:r>
      <w:r w:rsidRPr="000B02C5">
        <w:fldChar w:fldCharType="separate"/>
      </w:r>
      <w:r w:rsidRPr="000B02C5">
        <w:rPr>
          <w:noProof/>
        </w:rPr>
        <w:t>(Nolan, 2007)</w:t>
      </w:r>
      <w:r w:rsidRPr="000B02C5">
        <w:fldChar w:fldCharType="end"/>
      </w:r>
      <w:r w:rsidRPr="000B02C5">
        <w:t xml:space="preserve"> </w:t>
      </w:r>
      <w:r w:rsidR="00C94CE9">
        <w:t>Positive</w:t>
      </w:r>
      <w:r w:rsidR="00E37237" w:rsidRPr="000B02C5">
        <w:t xml:space="preserve"> contact with a primary outgroup </w:t>
      </w:r>
      <w:r w:rsidR="00E34348" w:rsidRPr="000B02C5">
        <w:t xml:space="preserve">can </w:t>
      </w:r>
      <w:r w:rsidR="00E37237" w:rsidRPr="000B02C5">
        <w:t xml:space="preserve">lead to generalised positivity towards other outgroups is known as the secondary transfer effect (STE). </w:t>
      </w:r>
      <w:r w:rsidR="00E37237" w:rsidRPr="000B02C5">
        <w:fldChar w:fldCharType="begin" w:fldLock="1"/>
      </w:r>
      <w:r w:rsidR="00C94CE9">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Nicole Tausch et al., 2010)" }, "properties" : { "noteIndex" : 0 }, "schema" : "https://github.com/citation-style-language/schema/raw/master/csl-citation.json" }</w:instrText>
      </w:r>
      <w:r w:rsidR="00E37237" w:rsidRPr="000B02C5">
        <w:fldChar w:fldCharType="separate"/>
      </w:r>
      <w:r w:rsidR="00C94CE9" w:rsidRPr="00C94CE9">
        <w:rPr>
          <w:noProof/>
        </w:rPr>
        <w:t>(Tausch et al., 2010)</w:t>
      </w:r>
      <w:r w:rsidR="00E37237" w:rsidRPr="000B02C5">
        <w:fldChar w:fldCharType="end"/>
      </w:r>
      <w:r w:rsidR="00E37237" w:rsidRPr="000B02C5">
        <w:t xml:space="preserve"> </w:t>
      </w:r>
      <w:r w:rsidR="008001D5" w:rsidRPr="000B02C5">
        <w:t>The conflict and its revolution may have affected broader social attitudes held by prominent individuals in the region, such as attitudes towards homosexuality.</w:t>
      </w:r>
      <w:r w:rsidR="008001D5" w:rsidRPr="000B02C5">
        <w:fldChar w:fldCharType="begin" w:fldLock="1"/>
      </w:r>
      <w:r w:rsidR="008001D5" w:rsidRPr="000B02C5">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Ashe, 2009)", "plainTextFormattedCitation" : "(Ashe, 2009)", "previouslyFormattedCitation" : "(Ashe, 2009)" }, "properties" : { "noteIndex" : 0 }, "schema" : "https://github.com/citation-style-language/schema/raw/master/csl-citation.json" }</w:instrText>
      </w:r>
      <w:r w:rsidR="008001D5" w:rsidRPr="000B02C5">
        <w:fldChar w:fldCharType="separate"/>
      </w:r>
      <w:r w:rsidR="008001D5" w:rsidRPr="000B02C5">
        <w:rPr>
          <w:noProof/>
        </w:rPr>
        <w:t>(Ashe, 2009)</w:t>
      </w:r>
      <w:r w:rsidR="008001D5" w:rsidRPr="000B02C5">
        <w:fldChar w:fldCharType="end"/>
      </w:r>
      <w:r w:rsidR="008001D5" w:rsidRPr="000B02C5">
        <w:t xml:space="preserve">  </w:t>
      </w:r>
      <w:r w:rsidR="00E37237" w:rsidRPr="000B02C5">
        <w:t>Northern Ireland remains by many measures the most socially conservative part of the UK, including being the only part of the UK where abortions are illegal</w:t>
      </w:r>
      <w:r w:rsidR="008001D5" w:rsidRPr="000B02C5">
        <w:t xml:space="preserve">. Gay marriage is legal within the Republic of Ireland, while remaining illegal in Northern Ireland. It may well be that some of this social conservatism stems from high levels of antipathy towards primary outgroups, leading to lower empathy towards secondary outgroups – such as immigrants, homosexuals and teenage parents – about which some of these socially conservative policies are </w:t>
      </w:r>
      <w:r w:rsidR="008001D5" w:rsidRPr="000B02C5">
        <w:lastRenderedPageBreak/>
        <w:t>targeted; conversely, increased integration between Protestants and Catholics in Northern Ireland may lead to increased social liberalism more generally. Perhaps because there is further to travel along this social liberalism axis, r</w:t>
      </w:r>
      <w:r w:rsidR="00E37237" w:rsidRPr="000B02C5">
        <w:t xml:space="preserve">esearch assessing the extent of </w:t>
      </w:r>
      <w:r w:rsidR="008001D5" w:rsidRPr="000B02C5">
        <w:t xml:space="preserve">STEs </w:t>
      </w:r>
      <w:r w:rsidR="00E37237" w:rsidRPr="000B02C5">
        <w:t>suggests that the effects of positive contact on attitudes to secondary groups may be stronger in Northern Ireland than in Germany.</w:t>
      </w:r>
      <w:r w:rsidR="00E37237" w:rsidRPr="000B02C5">
        <w:fldChar w:fldCharType="begin" w:fldLock="1"/>
      </w:r>
      <w:r w:rsidR="00E37237" w:rsidRPr="000B02C5">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Schmid, Hewstone, &amp; Tausch, 2014)", "plainTextFormattedCitation" : "(Schmid, Hewstone, &amp; Tausch, 2014)", "previouslyFormattedCitation" : "(Schmid, Hewstone, &amp; Tausch, 2014)" }, "properties" : { "noteIndex" : 0 }, "schema" : "https://github.com/citation-style-language/schema/raw/master/csl-citation.json" }</w:instrText>
      </w:r>
      <w:r w:rsidR="00E37237" w:rsidRPr="000B02C5">
        <w:fldChar w:fldCharType="separate"/>
      </w:r>
      <w:r w:rsidR="00E37237" w:rsidRPr="000B02C5">
        <w:rPr>
          <w:noProof/>
        </w:rPr>
        <w:t>(</w:t>
      </w:r>
      <w:proofErr w:type="spellStart"/>
      <w:r w:rsidR="00E37237" w:rsidRPr="000B02C5">
        <w:rPr>
          <w:noProof/>
        </w:rPr>
        <w:t>Schmid</w:t>
      </w:r>
      <w:proofErr w:type="spellEnd"/>
      <w:r w:rsidR="00E37237" w:rsidRPr="000B02C5">
        <w:rPr>
          <w:noProof/>
        </w:rPr>
        <w:t>, Hewstone, &amp; Tausch, 2014)</w:t>
      </w:r>
      <w:r w:rsidR="00E37237" w:rsidRPr="000B02C5">
        <w:fldChar w:fldCharType="end"/>
      </w:r>
    </w:p>
    <w:p w14:paraId="5AD0E58B" w14:textId="7075D2C6" w:rsidR="007A7A42" w:rsidRPr="000B02C5" w:rsidRDefault="00EF2178" w:rsidP="000B02C5">
      <w:pPr>
        <w:spacing w:line="480" w:lineRule="auto"/>
      </w:pPr>
      <w:r w:rsidRPr="000B02C5">
        <w:t xml:space="preserve">Catholics in Northern Ireland had disadvantaged class positions relative to Protestants for much of the period 1922 to 1972, but these inequalities had sharply reduced by 1996. </w:t>
      </w:r>
      <w:r w:rsidRPr="000B02C5">
        <w:fldChar w:fldCharType="begin" w:fldLock="1"/>
      </w:r>
      <w:r w:rsidRPr="000B02C5">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Breen, 2000)" }, "properties" : { "noteIndex" : 0 }, "schema" : "https://github.com/citation-style-language/schema/raw/master/csl-citation.json" }</w:instrText>
      </w:r>
      <w:r w:rsidRPr="000B02C5">
        <w:fldChar w:fldCharType="separate"/>
      </w:r>
      <w:r w:rsidRPr="000B02C5">
        <w:rPr>
          <w:noProof/>
        </w:rPr>
        <w:t>(Breen, 2000)</w:t>
      </w:r>
      <w:r w:rsidRPr="000B02C5">
        <w:fldChar w:fldCharType="end"/>
      </w:r>
      <w:r w:rsidRPr="000B02C5">
        <w:t xml:space="preserve"> Structural inequalities – perceived or real – that exist between groups can affect both rates and quality of inter-group contact, as well as negative outgroup attitudes.</w:t>
      </w:r>
      <w:r w:rsidRPr="000B02C5">
        <w:fldChar w:fldCharType="begin" w:fldLock="1"/>
      </w:r>
      <w:r w:rsidRPr="000B02C5">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Schmid, Lolliot, Al Ramiah, &amp; Hewstone, 2016)", "plainTextFormattedCitation" : "(Kauff, Schmid, Lolliot, Al Ramiah, &amp; Hewstone, 2016)", "previouslyFormattedCitation" : "(Kauff, Schmid, Lolliot, Al Ramiah, &amp; Hewstone, 2016)"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Kauff</w:t>
      </w:r>
      <w:proofErr w:type="spellEnd"/>
      <w:r w:rsidRPr="000B02C5">
        <w:rPr>
          <w:noProof/>
        </w:rPr>
        <w:t>, Schmid, Lolliot, Al Ramiah, &amp; Hewstone, 2016)</w:t>
      </w:r>
      <w:r w:rsidRPr="000B02C5">
        <w:fldChar w:fldCharType="end"/>
      </w:r>
      <w:r w:rsidRPr="000B02C5">
        <w:t xml:space="preserve"> The Catholic share of Northern Ireland’s population has been steadily rising throughout the 1970s and 1980s.</w:t>
      </w:r>
      <w:r w:rsidRPr="000B02C5">
        <w:fldChar w:fldCharType="begin" w:fldLock="1"/>
      </w:r>
      <w:r w:rsidRPr="000B02C5">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rsidRPr="000B02C5">
        <w:fldChar w:fldCharType="separate"/>
      </w:r>
      <w:r w:rsidRPr="000B02C5">
        <w:rPr>
          <w:noProof/>
        </w:rPr>
        <w:t>(O’Leary, 1995)</w:t>
      </w:r>
      <w:r w:rsidRPr="000B02C5">
        <w:fldChar w:fldCharType="end"/>
      </w:r>
      <w:r w:rsidR="00FD52DB" w:rsidRPr="000B02C5">
        <w:t xml:space="preserve"> </w:t>
      </w:r>
    </w:p>
    <w:p w14:paraId="65571EA9" w14:textId="2FE72B5B" w:rsidR="008001D5" w:rsidRPr="00F119C2" w:rsidRDefault="008001D5" w:rsidP="000B02C5">
      <w:pPr>
        <w:spacing w:line="480" w:lineRule="auto"/>
        <w:rPr>
          <w:color w:val="FF0000"/>
        </w:rPr>
      </w:pPr>
      <w:r w:rsidRPr="00F119C2">
        <w:rPr>
          <w:color w:val="FF0000"/>
        </w:rPr>
        <w:t xml:space="preserve"> </w:t>
      </w:r>
    </w:p>
    <w:p w14:paraId="70CC2FB5" w14:textId="77777777" w:rsidR="00717779" w:rsidRPr="001B7B4E" w:rsidRDefault="00717779" w:rsidP="000B02C5">
      <w:pPr>
        <w:spacing w:line="480" w:lineRule="auto"/>
      </w:pPr>
    </w:p>
    <w:p w14:paraId="66C18D91" w14:textId="72C6D3B8" w:rsidR="00C920BF" w:rsidRDefault="00C920BF" w:rsidP="000B02C5">
      <w:pPr>
        <w:spacing w:line="480" w:lineRule="auto"/>
      </w:pPr>
    </w:p>
    <w:p w14:paraId="6C70904D" w14:textId="77777777" w:rsidR="00F119C2" w:rsidRPr="001D36B8" w:rsidRDefault="00F119C2" w:rsidP="000B02C5">
      <w:pPr>
        <w:spacing w:line="480" w:lineRule="auto"/>
        <w:rPr>
          <w:color w:val="FF0000"/>
        </w:rPr>
        <w:sectPr w:rsidR="00F119C2" w:rsidRPr="001D36B8" w:rsidSect="000B02C5">
          <w:pgSz w:w="11906" w:h="16838"/>
          <w:pgMar w:top="1440" w:right="1440" w:bottom="1440" w:left="1440" w:header="708" w:footer="708" w:gutter="0"/>
          <w:lnNumType w:countBy="1"/>
          <w:cols w:space="708"/>
          <w:docGrid w:linePitch="360"/>
        </w:sectPr>
      </w:pPr>
    </w:p>
    <w:p w14:paraId="0F2785EC" w14:textId="708E6C51" w:rsidR="00F1537E" w:rsidRDefault="00F1537E" w:rsidP="000B02C5">
      <w:pPr>
        <w:pStyle w:val="Heading1"/>
        <w:spacing w:line="480" w:lineRule="auto"/>
      </w:pPr>
      <w:r>
        <w:lastRenderedPageBreak/>
        <w:t>References [</w:t>
      </w:r>
      <w:r w:rsidR="00C94CE9">
        <w:t>757/</w:t>
      </w:r>
      <w:r>
        <w:t>1000 words]</w:t>
      </w:r>
      <w:r w:rsidR="00023023">
        <w:br/>
      </w:r>
    </w:p>
    <w:p w14:paraId="0B8F78A7" w14:textId="013F3BBE" w:rsidR="00C94CE9" w:rsidRPr="00C94CE9" w:rsidRDefault="00023023" w:rsidP="00C94CE9">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94CE9" w:rsidRPr="00C94CE9">
        <w:rPr>
          <w:rFonts w:ascii="Calibri" w:hAnsi="Calibri" w:cs="Times New Roman"/>
          <w:noProof/>
          <w:szCs w:val="24"/>
        </w:rPr>
        <w:t xml:space="preserve">Allport, G. W. (1954). </w:t>
      </w:r>
      <w:r w:rsidR="00C94CE9" w:rsidRPr="00C94CE9">
        <w:rPr>
          <w:rFonts w:ascii="Calibri" w:hAnsi="Calibri" w:cs="Times New Roman"/>
          <w:i/>
          <w:iCs/>
          <w:noProof/>
          <w:szCs w:val="24"/>
        </w:rPr>
        <w:t>The nature of prejudice</w:t>
      </w:r>
      <w:r w:rsidR="00C94CE9" w:rsidRPr="00C94CE9">
        <w:rPr>
          <w:rFonts w:ascii="Calibri" w:hAnsi="Calibri" w:cs="Times New Roman"/>
          <w:noProof/>
          <w:szCs w:val="24"/>
        </w:rPr>
        <w:t>. Reading, MA: Addison-Wesley.</w:t>
      </w:r>
    </w:p>
    <w:p w14:paraId="1A145332"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ANDERSON, J. (2008). Partition, consociation, border-crossing: some lessons from the national conflict in Ireland/Northern Ireland. </w:t>
      </w:r>
      <w:r w:rsidRPr="00C94CE9">
        <w:rPr>
          <w:rFonts w:ascii="Calibri" w:hAnsi="Calibri" w:cs="Times New Roman"/>
          <w:i/>
          <w:iCs/>
          <w:noProof/>
          <w:szCs w:val="24"/>
        </w:rPr>
        <w:t>Nations and Nationalism</w:t>
      </w:r>
      <w:r w:rsidRPr="00C94CE9">
        <w:rPr>
          <w:rFonts w:ascii="Calibri" w:hAnsi="Calibri" w:cs="Times New Roman"/>
          <w:noProof/>
          <w:szCs w:val="24"/>
        </w:rPr>
        <w:t xml:space="preserve">, </w:t>
      </w:r>
      <w:r w:rsidRPr="00C94CE9">
        <w:rPr>
          <w:rFonts w:ascii="Calibri" w:hAnsi="Calibri" w:cs="Times New Roman"/>
          <w:i/>
          <w:iCs/>
          <w:noProof/>
          <w:szCs w:val="24"/>
        </w:rPr>
        <w:t>14</w:t>
      </w:r>
      <w:r w:rsidRPr="00C94CE9">
        <w:rPr>
          <w:rFonts w:ascii="Calibri" w:hAnsi="Calibri" w:cs="Times New Roman"/>
          <w:noProof/>
          <w:szCs w:val="24"/>
        </w:rPr>
        <w:t>(1), 85–104. http://doi.org/10.1111/j.1469-8129.2008.00340.x</w:t>
      </w:r>
    </w:p>
    <w:p w14:paraId="18C8654E"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Anderson, J., &amp; O’Dowd, L. (1999). Contested Borders: Globalization and Ethnonational Conflict in Ireland. </w:t>
      </w:r>
      <w:r w:rsidRPr="00C94CE9">
        <w:rPr>
          <w:rFonts w:ascii="Calibri" w:hAnsi="Calibri" w:cs="Times New Roman"/>
          <w:i/>
          <w:iCs/>
          <w:noProof/>
          <w:szCs w:val="24"/>
        </w:rPr>
        <w:t>Regional Studies</w:t>
      </w:r>
      <w:r w:rsidRPr="00C94CE9">
        <w:rPr>
          <w:rFonts w:ascii="Calibri" w:hAnsi="Calibri" w:cs="Times New Roman"/>
          <w:noProof/>
          <w:szCs w:val="24"/>
        </w:rPr>
        <w:t xml:space="preserve">, </w:t>
      </w:r>
      <w:r w:rsidRPr="00C94CE9">
        <w:rPr>
          <w:rFonts w:ascii="Calibri" w:hAnsi="Calibri" w:cs="Times New Roman"/>
          <w:i/>
          <w:iCs/>
          <w:noProof/>
          <w:szCs w:val="24"/>
        </w:rPr>
        <w:t>33</w:t>
      </w:r>
      <w:r w:rsidRPr="00C94CE9">
        <w:rPr>
          <w:rFonts w:ascii="Calibri" w:hAnsi="Calibri" w:cs="Times New Roman"/>
          <w:noProof/>
          <w:szCs w:val="24"/>
        </w:rPr>
        <w:t>(7), 681–696. http://doi.org/10.1080/00343409950078710</w:t>
      </w:r>
    </w:p>
    <w:p w14:paraId="5AE32764"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Anderson, J., &amp; O’Dowd, L. (2007). Imperialism and nationalism: The Home Rule struggle and border creation in Ireland, 1885–1925. </w:t>
      </w:r>
      <w:r w:rsidRPr="00C94CE9">
        <w:rPr>
          <w:rFonts w:ascii="Calibri" w:hAnsi="Calibri" w:cs="Times New Roman"/>
          <w:i/>
          <w:iCs/>
          <w:noProof/>
          <w:szCs w:val="24"/>
        </w:rPr>
        <w:t>Political Geography</w:t>
      </w:r>
      <w:r w:rsidRPr="00C94CE9">
        <w:rPr>
          <w:rFonts w:ascii="Calibri" w:hAnsi="Calibri" w:cs="Times New Roman"/>
          <w:noProof/>
          <w:szCs w:val="24"/>
        </w:rPr>
        <w:t xml:space="preserve">, </w:t>
      </w:r>
      <w:r w:rsidRPr="00C94CE9">
        <w:rPr>
          <w:rFonts w:ascii="Calibri" w:hAnsi="Calibri" w:cs="Times New Roman"/>
          <w:i/>
          <w:iCs/>
          <w:noProof/>
          <w:szCs w:val="24"/>
        </w:rPr>
        <w:t>26</w:t>
      </w:r>
      <w:r w:rsidRPr="00C94CE9">
        <w:rPr>
          <w:rFonts w:ascii="Calibri" w:hAnsi="Calibri" w:cs="Times New Roman"/>
          <w:noProof/>
          <w:szCs w:val="24"/>
        </w:rPr>
        <w:t>(8), 934–950. http://doi.org/10.1016/j.polgeo.2007.10.001</w:t>
      </w:r>
    </w:p>
    <w:p w14:paraId="576B2129"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Ashe, F. (2009). Iris Robinson’s Excitable Speech: Sexuality and Conflict Transformation in Northern Ireland. </w:t>
      </w:r>
      <w:r w:rsidRPr="00C94CE9">
        <w:rPr>
          <w:rFonts w:ascii="Calibri" w:hAnsi="Calibri" w:cs="Times New Roman"/>
          <w:i/>
          <w:iCs/>
          <w:noProof/>
          <w:szCs w:val="24"/>
        </w:rPr>
        <w:t>Politics</w:t>
      </w:r>
      <w:r w:rsidRPr="00C94CE9">
        <w:rPr>
          <w:rFonts w:ascii="Calibri" w:hAnsi="Calibri" w:cs="Times New Roman"/>
          <w:noProof/>
          <w:szCs w:val="24"/>
        </w:rPr>
        <w:t xml:space="preserve">, </w:t>
      </w:r>
      <w:r w:rsidRPr="00C94CE9">
        <w:rPr>
          <w:rFonts w:ascii="Calibri" w:hAnsi="Calibri" w:cs="Times New Roman"/>
          <w:i/>
          <w:iCs/>
          <w:noProof/>
          <w:szCs w:val="24"/>
        </w:rPr>
        <w:t>29</w:t>
      </w:r>
      <w:r w:rsidRPr="00C94CE9">
        <w:rPr>
          <w:rFonts w:ascii="Calibri" w:hAnsi="Calibri" w:cs="Times New Roman"/>
          <w:noProof/>
          <w:szCs w:val="24"/>
        </w:rPr>
        <w:t>(1), 20–27.</w:t>
      </w:r>
    </w:p>
    <w:p w14:paraId="43E40912"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Breen, R. (2000). Class inequality and social mobility in Northern Ireland, 1973 to 1996. </w:t>
      </w:r>
      <w:r w:rsidRPr="00C94CE9">
        <w:rPr>
          <w:rFonts w:ascii="Calibri" w:hAnsi="Calibri" w:cs="Times New Roman"/>
          <w:i/>
          <w:iCs/>
          <w:noProof/>
          <w:szCs w:val="24"/>
        </w:rPr>
        <w:t>American Sociological Review</w:t>
      </w:r>
      <w:r w:rsidRPr="00C94CE9">
        <w:rPr>
          <w:rFonts w:ascii="Calibri" w:hAnsi="Calibri" w:cs="Times New Roman"/>
          <w:noProof/>
          <w:szCs w:val="24"/>
        </w:rPr>
        <w:t xml:space="preserve">, </w:t>
      </w:r>
      <w:r w:rsidRPr="00C94CE9">
        <w:rPr>
          <w:rFonts w:ascii="Calibri" w:hAnsi="Calibri" w:cs="Times New Roman"/>
          <w:i/>
          <w:iCs/>
          <w:noProof/>
          <w:szCs w:val="24"/>
        </w:rPr>
        <w:t>65</w:t>
      </w:r>
      <w:r w:rsidRPr="00C94CE9">
        <w:rPr>
          <w:rFonts w:ascii="Calibri" w:hAnsi="Calibri" w:cs="Times New Roman"/>
          <w:noProof/>
          <w:szCs w:val="24"/>
        </w:rPr>
        <w:t>(3), 392–406.</w:t>
      </w:r>
    </w:p>
    <w:p w14:paraId="1E3CD5F3"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C94CE9">
        <w:rPr>
          <w:rFonts w:ascii="Calibri" w:hAnsi="Calibri" w:cs="Times New Roman"/>
          <w:i/>
          <w:iCs/>
          <w:noProof/>
          <w:szCs w:val="24"/>
        </w:rPr>
        <w:t>Irish Political Studies</w:t>
      </w:r>
      <w:r w:rsidRPr="00C94CE9">
        <w:rPr>
          <w:rFonts w:ascii="Calibri" w:hAnsi="Calibri" w:cs="Times New Roman"/>
          <w:noProof/>
          <w:szCs w:val="24"/>
        </w:rPr>
        <w:t xml:space="preserve">, </w:t>
      </w:r>
      <w:r w:rsidRPr="00C94CE9">
        <w:rPr>
          <w:rFonts w:ascii="Calibri" w:hAnsi="Calibri" w:cs="Times New Roman"/>
          <w:i/>
          <w:iCs/>
          <w:noProof/>
          <w:szCs w:val="24"/>
        </w:rPr>
        <w:t>23</w:t>
      </w:r>
      <w:r w:rsidRPr="00C94CE9">
        <w:rPr>
          <w:rFonts w:ascii="Calibri" w:hAnsi="Calibri" w:cs="Times New Roman"/>
          <w:noProof/>
          <w:szCs w:val="24"/>
        </w:rPr>
        <w:t>(3), 387–409. http://doi.org/10.1080/07907180802246719</w:t>
      </w:r>
    </w:p>
    <w:p w14:paraId="1EE8A006"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Curran, P. S. (2001). Psychiatric implications of chronic civilian strife or war: Northern Ireland. </w:t>
      </w:r>
      <w:r w:rsidRPr="00C94CE9">
        <w:rPr>
          <w:rFonts w:ascii="Calibri" w:hAnsi="Calibri" w:cs="Times New Roman"/>
          <w:i/>
          <w:iCs/>
          <w:noProof/>
          <w:szCs w:val="24"/>
        </w:rPr>
        <w:t>Advances in Psychiatric Treatment</w:t>
      </w:r>
      <w:r w:rsidRPr="00C94CE9">
        <w:rPr>
          <w:rFonts w:ascii="Calibri" w:hAnsi="Calibri" w:cs="Times New Roman"/>
          <w:noProof/>
          <w:szCs w:val="24"/>
        </w:rPr>
        <w:t xml:space="preserve">, </w:t>
      </w:r>
      <w:r w:rsidRPr="00C94CE9">
        <w:rPr>
          <w:rFonts w:ascii="Calibri" w:hAnsi="Calibri" w:cs="Times New Roman"/>
          <w:i/>
          <w:iCs/>
          <w:noProof/>
          <w:szCs w:val="24"/>
        </w:rPr>
        <w:t>7</w:t>
      </w:r>
      <w:r w:rsidRPr="00C94CE9">
        <w:rPr>
          <w:rFonts w:ascii="Calibri" w:hAnsi="Calibri" w:cs="Times New Roman"/>
          <w:noProof/>
          <w:szCs w:val="24"/>
        </w:rPr>
        <w:t>(1), 73–80. http://doi.org/10.1192/apt.7.1.73</w:t>
      </w:r>
    </w:p>
    <w:p w14:paraId="5D4FCA5D"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Durkheim, E. (1951). Suicide, a study in sociology. </w:t>
      </w:r>
      <w:r w:rsidRPr="00C94CE9">
        <w:rPr>
          <w:rFonts w:ascii="Calibri" w:hAnsi="Calibri" w:cs="Times New Roman"/>
          <w:i/>
          <w:iCs/>
          <w:noProof/>
          <w:szCs w:val="24"/>
        </w:rPr>
        <w:t>New York Free Press</w:t>
      </w:r>
      <w:r w:rsidRPr="00C94CE9">
        <w:rPr>
          <w:rFonts w:ascii="Calibri" w:hAnsi="Calibri" w:cs="Times New Roman"/>
          <w:noProof/>
          <w:szCs w:val="24"/>
        </w:rPr>
        <w:t xml:space="preserve">, </w:t>
      </w:r>
      <w:r w:rsidRPr="00C94CE9">
        <w:rPr>
          <w:rFonts w:ascii="Calibri" w:hAnsi="Calibri" w:cs="Times New Roman"/>
          <w:i/>
          <w:iCs/>
          <w:noProof/>
          <w:szCs w:val="24"/>
        </w:rPr>
        <w:t>3</w:t>
      </w:r>
      <w:r w:rsidRPr="00C94CE9">
        <w:rPr>
          <w:rFonts w:ascii="Calibri" w:hAnsi="Calibri" w:cs="Times New Roman"/>
          <w:noProof/>
          <w:szCs w:val="24"/>
        </w:rPr>
        <w:t>, 405. http://doi.org/10.2307/2088294</w:t>
      </w:r>
    </w:p>
    <w:p w14:paraId="591336DD"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lastRenderedPageBreak/>
        <w:t xml:space="preserve">Findley, M. G. (2008). Agents and conflict: Adaptation and the dynamics of war. </w:t>
      </w:r>
      <w:r w:rsidRPr="00C94CE9">
        <w:rPr>
          <w:rFonts w:ascii="Calibri" w:hAnsi="Calibri" w:cs="Times New Roman"/>
          <w:i/>
          <w:iCs/>
          <w:noProof/>
          <w:szCs w:val="24"/>
        </w:rPr>
        <w:t>Complexity</w:t>
      </w:r>
      <w:r w:rsidRPr="00C94CE9">
        <w:rPr>
          <w:rFonts w:ascii="Calibri" w:hAnsi="Calibri" w:cs="Times New Roman"/>
          <w:noProof/>
          <w:szCs w:val="24"/>
        </w:rPr>
        <w:t xml:space="preserve">, </w:t>
      </w:r>
      <w:r w:rsidRPr="00C94CE9">
        <w:rPr>
          <w:rFonts w:ascii="Calibri" w:hAnsi="Calibri" w:cs="Times New Roman"/>
          <w:i/>
          <w:iCs/>
          <w:noProof/>
          <w:szCs w:val="24"/>
        </w:rPr>
        <w:t>14</w:t>
      </w:r>
      <w:r w:rsidRPr="00C94CE9">
        <w:rPr>
          <w:rFonts w:ascii="Calibri" w:hAnsi="Calibri" w:cs="Times New Roman"/>
          <w:noProof/>
          <w:szCs w:val="24"/>
        </w:rPr>
        <w:t>(1), 22–35. http://doi.org/10.1002/cplx.20232</w:t>
      </w:r>
    </w:p>
    <w:p w14:paraId="512C9766"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C94CE9">
        <w:rPr>
          <w:rFonts w:ascii="Calibri" w:hAnsi="Calibri" w:cs="Times New Roman"/>
          <w:i/>
          <w:iCs/>
          <w:noProof/>
          <w:szCs w:val="24"/>
        </w:rPr>
        <w:t>BMJ Open</w:t>
      </w:r>
      <w:r w:rsidRPr="00C94CE9">
        <w:rPr>
          <w:rFonts w:ascii="Calibri" w:hAnsi="Calibri" w:cs="Times New Roman"/>
          <w:noProof/>
          <w:szCs w:val="24"/>
        </w:rPr>
        <w:t xml:space="preserve">, </w:t>
      </w:r>
      <w:r w:rsidRPr="00C94CE9">
        <w:rPr>
          <w:rFonts w:ascii="Calibri" w:hAnsi="Calibri" w:cs="Times New Roman"/>
          <w:i/>
          <w:iCs/>
          <w:noProof/>
          <w:szCs w:val="24"/>
        </w:rPr>
        <w:t>6</w:t>
      </w:r>
      <w:r w:rsidRPr="00C94CE9">
        <w:rPr>
          <w:rFonts w:ascii="Calibri" w:hAnsi="Calibri" w:cs="Times New Roman"/>
          <w:noProof/>
          <w:szCs w:val="24"/>
        </w:rPr>
        <w:t>(1), e009924. http://doi.org/10.1136/bmjopen-2015-009924</w:t>
      </w:r>
    </w:p>
    <w:p w14:paraId="36B8F919"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Goddard, S. E. (2012). Brokering Peace: Networks, Legitimacy, and the Northern Ireland Peace Process. </w:t>
      </w:r>
      <w:r w:rsidRPr="00C94CE9">
        <w:rPr>
          <w:rFonts w:ascii="Calibri" w:hAnsi="Calibri" w:cs="Times New Roman"/>
          <w:i/>
          <w:iCs/>
          <w:noProof/>
          <w:szCs w:val="24"/>
        </w:rPr>
        <w:t>International Studies Quarterly</w:t>
      </w:r>
      <w:r w:rsidRPr="00C94CE9">
        <w:rPr>
          <w:rFonts w:ascii="Calibri" w:hAnsi="Calibri" w:cs="Times New Roman"/>
          <w:noProof/>
          <w:szCs w:val="24"/>
        </w:rPr>
        <w:t xml:space="preserve">, </w:t>
      </w:r>
      <w:r w:rsidRPr="00C94CE9">
        <w:rPr>
          <w:rFonts w:ascii="Calibri" w:hAnsi="Calibri" w:cs="Times New Roman"/>
          <w:i/>
          <w:iCs/>
          <w:noProof/>
          <w:szCs w:val="24"/>
        </w:rPr>
        <w:t>56</w:t>
      </w:r>
      <w:r w:rsidRPr="00C94CE9">
        <w:rPr>
          <w:rFonts w:ascii="Calibri" w:hAnsi="Calibri" w:cs="Times New Roman"/>
          <w:noProof/>
          <w:szCs w:val="24"/>
        </w:rPr>
        <w:t>(3), 501–515. http://doi.org/10.1111/j.1468-2478.2012.00737.x</w:t>
      </w:r>
    </w:p>
    <w:p w14:paraId="71391423"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C94CE9">
        <w:rPr>
          <w:rFonts w:ascii="Calibri" w:hAnsi="Calibri" w:cs="Times New Roman"/>
          <w:i/>
          <w:iCs/>
          <w:noProof/>
          <w:szCs w:val="24"/>
        </w:rPr>
        <w:t>Community Development Journal</w:t>
      </w:r>
      <w:r w:rsidRPr="00C94CE9">
        <w:rPr>
          <w:rFonts w:ascii="Calibri" w:hAnsi="Calibri" w:cs="Times New Roman"/>
          <w:noProof/>
          <w:szCs w:val="24"/>
        </w:rPr>
        <w:t xml:space="preserve">, </w:t>
      </w:r>
      <w:r w:rsidRPr="00C94CE9">
        <w:rPr>
          <w:rFonts w:ascii="Calibri" w:hAnsi="Calibri" w:cs="Times New Roman"/>
          <w:i/>
          <w:iCs/>
          <w:noProof/>
          <w:szCs w:val="24"/>
        </w:rPr>
        <w:t>48</w:t>
      </w:r>
      <w:r w:rsidRPr="00C94CE9">
        <w:rPr>
          <w:rFonts w:ascii="Calibri" w:hAnsi="Calibri" w:cs="Times New Roman"/>
          <w:noProof/>
          <w:szCs w:val="24"/>
        </w:rPr>
        <w:t>(4), 587–604. http://doi.org/10.1093/cdj/bss054</w:t>
      </w:r>
    </w:p>
    <w:p w14:paraId="35C67DAC"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Kauff, M., Schmid, K., Lolliot, S., Al Ramiah, A., &amp; Hewstone, M. (2016). Intergroup Contact Effects via Ingroup Distancing among Majority and Minority Groups: Moderation by Social Dominance Orientation. </w:t>
      </w:r>
      <w:r w:rsidRPr="00C94CE9">
        <w:rPr>
          <w:rFonts w:ascii="Calibri" w:hAnsi="Calibri" w:cs="Times New Roman"/>
          <w:i/>
          <w:iCs/>
          <w:noProof/>
          <w:szCs w:val="24"/>
        </w:rPr>
        <w:t>PLOS ONE</w:t>
      </w:r>
      <w:r w:rsidRPr="00C94CE9">
        <w:rPr>
          <w:rFonts w:ascii="Calibri" w:hAnsi="Calibri" w:cs="Times New Roman"/>
          <w:noProof/>
          <w:szCs w:val="24"/>
        </w:rPr>
        <w:t xml:space="preserve">, </w:t>
      </w:r>
      <w:r w:rsidRPr="00C94CE9">
        <w:rPr>
          <w:rFonts w:ascii="Calibri" w:hAnsi="Calibri" w:cs="Times New Roman"/>
          <w:i/>
          <w:iCs/>
          <w:noProof/>
          <w:szCs w:val="24"/>
        </w:rPr>
        <w:t>11</w:t>
      </w:r>
      <w:r w:rsidRPr="00C94CE9">
        <w:rPr>
          <w:rFonts w:ascii="Calibri" w:hAnsi="Calibri" w:cs="Times New Roman"/>
          <w:noProof/>
          <w:szCs w:val="24"/>
        </w:rPr>
        <w:t>(1), e0146895. http://doi.org/10.1371/journal.pone.0146895</w:t>
      </w:r>
    </w:p>
    <w:p w14:paraId="1AD00C2C"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Leonard, M. (2004). Bonding and bridging social capital: Reflections from Belfast. </w:t>
      </w:r>
      <w:r w:rsidRPr="00C94CE9">
        <w:rPr>
          <w:rFonts w:ascii="Calibri" w:hAnsi="Calibri" w:cs="Times New Roman"/>
          <w:i/>
          <w:iCs/>
          <w:noProof/>
          <w:szCs w:val="24"/>
        </w:rPr>
        <w:t>Sociology-the Journal of the British Sociological Association</w:t>
      </w:r>
      <w:r w:rsidRPr="00C94CE9">
        <w:rPr>
          <w:rFonts w:ascii="Calibri" w:hAnsi="Calibri" w:cs="Times New Roman"/>
          <w:noProof/>
          <w:szCs w:val="24"/>
        </w:rPr>
        <w:t xml:space="preserve">, </w:t>
      </w:r>
      <w:r w:rsidRPr="00C94CE9">
        <w:rPr>
          <w:rFonts w:ascii="Calibri" w:hAnsi="Calibri" w:cs="Times New Roman"/>
          <w:i/>
          <w:iCs/>
          <w:noProof/>
          <w:szCs w:val="24"/>
        </w:rPr>
        <w:t>38</w:t>
      </w:r>
      <w:r w:rsidRPr="00C94CE9">
        <w:rPr>
          <w:rFonts w:ascii="Calibri" w:hAnsi="Calibri" w:cs="Times New Roman"/>
          <w:noProof/>
          <w:szCs w:val="24"/>
        </w:rPr>
        <w:t>(5), 927–944.</w:t>
      </w:r>
    </w:p>
    <w:p w14:paraId="3A6FC1E9"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Lester, D. (2002). The “troubles” in Northern Ireland and suicide. </w:t>
      </w:r>
      <w:r w:rsidRPr="00C94CE9">
        <w:rPr>
          <w:rFonts w:ascii="Calibri" w:hAnsi="Calibri" w:cs="Times New Roman"/>
          <w:i/>
          <w:iCs/>
          <w:noProof/>
          <w:szCs w:val="24"/>
        </w:rPr>
        <w:t>Psychological Reports</w:t>
      </w:r>
      <w:r w:rsidRPr="00C94CE9">
        <w:rPr>
          <w:rFonts w:ascii="Calibri" w:hAnsi="Calibri" w:cs="Times New Roman"/>
          <w:noProof/>
          <w:szCs w:val="24"/>
        </w:rPr>
        <w:t xml:space="preserve">, </w:t>
      </w:r>
      <w:r w:rsidRPr="00C94CE9">
        <w:rPr>
          <w:rFonts w:ascii="Calibri" w:hAnsi="Calibri" w:cs="Times New Roman"/>
          <w:i/>
          <w:iCs/>
          <w:noProof/>
          <w:szCs w:val="24"/>
        </w:rPr>
        <w:t>90</w:t>
      </w:r>
      <w:r w:rsidRPr="00C94CE9">
        <w:rPr>
          <w:rFonts w:ascii="Calibri" w:hAnsi="Calibri" w:cs="Times New Roman"/>
          <w:noProof/>
          <w:szCs w:val="24"/>
        </w:rPr>
        <w:t>(3), 722.</w:t>
      </w:r>
    </w:p>
    <w:p w14:paraId="6C6EDDE2"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McDowell, S. (2008). Selling Conflict Heritage through Tourism in Peacetime Northern Ireland: Transforming Conflict or Exacerbating Difference? </w:t>
      </w:r>
      <w:r w:rsidRPr="00C94CE9">
        <w:rPr>
          <w:rFonts w:ascii="Calibri" w:hAnsi="Calibri" w:cs="Times New Roman"/>
          <w:i/>
          <w:iCs/>
          <w:noProof/>
          <w:szCs w:val="24"/>
        </w:rPr>
        <w:t>International Journal of Heritage Studies</w:t>
      </w:r>
      <w:r w:rsidRPr="00C94CE9">
        <w:rPr>
          <w:rFonts w:ascii="Calibri" w:hAnsi="Calibri" w:cs="Times New Roman"/>
          <w:noProof/>
          <w:szCs w:val="24"/>
        </w:rPr>
        <w:t xml:space="preserve">, </w:t>
      </w:r>
      <w:r w:rsidRPr="00C94CE9">
        <w:rPr>
          <w:rFonts w:ascii="Calibri" w:hAnsi="Calibri" w:cs="Times New Roman"/>
          <w:i/>
          <w:iCs/>
          <w:noProof/>
          <w:szCs w:val="24"/>
        </w:rPr>
        <w:t>14</w:t>
      </w:r>
      <w:r w:rsidRPr="00C94CE9">
        <w:rPr>
          <w:rFonts w:ascii="Calibri" w:hAnsi="Calibri" w:cs="Times New Roman"/>
          <w:noProof/>
          <w:szCs w:val="24"/>
        </w:rPr>
        <w:t>(5), 405–421. http://doi.org/10.1080/13527250802284859</w:t>
      </w:r>
    </w:p>
    <w:p w14:paraId="744329EC"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McGlynn, C., Tonge, J., &amp; McAuley, J. (2014). The Party Politics of Post-Devolution Identity in Northern Ireland. </w:t>
      </w:r>
      <w:r w:rsidRPr="00C94CE9">
        <w:rPr>
          <w:rFonts w:ascii="Calibri" w:hAnsi="Calibri" w:cs="Times New Roman"/>
          <w:i/>
          <w:iCs/>
          <w:noProof/>
          <w:szCs w:val="24"/>
        </w:rPr>
        <w:t>The British Journal of Politics and International Relations</w:t>
      </w:r>
      <w:r w:rsidRPr="00C94CE9">
        <w:rPr>
          <w:rFonts w:ascii="Calibri" w:hAnsi="Calibri" w:cs="Times New Roman"/>
          <w:noProof/>
          <w:szCs w:val="24"/>
        </w:rPr>
        <w:t xml:space="preserve">, </w:t>
      </w:r>
      <w:r w:rsidRPr="00C94CE9">
        <w:rPr>
          <w:rFonts w:ascii="Calibri" w:hAnsi="Calibri" w:cs="Times New Roman"/>
          <w:i/>
          <w:iCs/>
          <w:noProof/>
          <w:szCs w:val="24"/>
        </w:rPr>
        <w:t>16</w:t>
      </w:r>
      <w:r w:rsidRPr="00C94CE9">
        <w:rPr>
          <w:rFonts w:ascii="Calibri" w:hAnsi="Calibri" w:cs="Times New Roman"/>
          <w:noProof/>
          <w:szCs w:val="24"/>
        </w:rPr>
        <w:t xml:space="preserve">(2), 273–290. </w:t>
      </w:r>
      <w:r w:rsidRPr="00C94CE9">
        <w:rPr>
          <w:rFonts w:ascii="Calibri" w:hAnsi="Calibri" w:cs="Times New Roman"/>
          <w:noProof/>
          <w:szCs w:val="24"/>
        </w:rPr>
        <w:lastRenderedPageBreak/>
        <w:t>http://doi.org/10.1111/j.1467-856X.2012.00528.x</w:t>
      </w:r>
    </w:p>
    <w:p w14:paraId="4FAC48A1"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Murtagh, C. (2015). Reaching across: institutional barriers to cross-ethnic parties in post-conflict societies and the case of Northern Ireland. </w:t>
      </w:r>
      <w:r w:rsidRPr="00C94CE9">
        <w:rPr>
          <w:rFonts w:ascii="Calibri" w:hAnsi="Calibri" w:cs="Times New Roman"/>
          <w:i/>
          <w:iCs/>
          <w:noProof/>
          <w:szCs w:val="24"/>
        </w:rPr>
        <w:t>Nations and Nationalism</w:t>
      </w:r>
      <w:r w:rsidRPr="00C94CE9">
        <w:rPr>
          <w:rFonts w:ascii="Calibri" w:hAnsi="Calibri" w:cs="Times New Roman"/>
          <w:noProof/>
          <w:szCs w:val="24"/>
        </w:rPr>
        <w:t xml:space="preserve">, </w:t>
      </w:r>
      <w:r w:rsidRPr="00C94CE9">
        <w:rPr>
          <w:rFonts w:ascii="Calibri" w:hAnsi="Calibri" w:cs="Times New Roman"/>
          <w:i/>
          <w:iCs/>
          <w:noProof/>
          <w:szCs w:val="24"/>
        </w:rPr>
        <w:t>21</w:t>
      </w:r>
      <w:r w:rsidRPr="00C94CE9">
        <w:rPr>
          <w:rFonts w:ascii="Calibri" w:hAnsi="Calibri" w:cs="Times New Roman"/>
          <w:noProof/>
          <w:szCs w:val="24"/>
        </w:rPr>
        <w:t>(3), 544–565. http://doi.org/10.1111/nana.12129</w:t>
      </w:r>
    </w:p>
    <w:p w14:paraId="1F6B391C"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Nolan, P. (2007). Difference, diversity and difficulty: problems in adult peace education in Northern Ireland. </w:t>
      </w:r>
      <w:r w:rsidRPr="00C94CE9">
        <w:rPr>
          <w:rFonts w:ascii="Calibri" w:hAnsi="Calibri" w:cs="Times New Roman"/>
          <w:i/>
          <w:iCs/>
          <w:noProof/>
          <w:szCs w:val="24"/>
        </w:rPr>
        <w:t>International Journal of Educational Development</w:t>
      </w:r>
      <w:r w:rsidRPr="00C94CE9">
        <w:rPr>
          <w:rFonts w:ascii="Calibri" w:hAnsi="Calibri" w:cs="Times New Roman"/>
          <w:noProof/>
          <w:szCs w:val="24"/>
        </w:rPr>
        <w:t xml:space="preserve">, </w:t>
      </w:r>
      <w:r w:rsidRPr="00C94CE9">
        <w:rPr>
          <w:rFonts w:ascii="Calibri" w:hAnsi="Calibri" w:cs="Times New Roman"/>
          <w:i/>
          <w:iCs/>
          <w:noProof/>
          <w:szCs w:val="24"/>
        </w:rPr>
        <w:t>27</w:t>
      </w:r>
      <w:r w:rsidRPr="00C94CE9">
        <w:rPr>
          <w:rFonts w:ascii="Calibri" w:hAnsi="Calibri" w:cs="Times New Roman"/>
          <w:noProof/>
          <w:szCs w:val="24"/>
        </w:rPr>
        <w:t>(3), 282–291. http://doi.org/10.1016/j.ijedudev.2006.10.014</w:t>
      </w:r>
    </w:p>
    <w:p w14:paraId="6F7A9ADF"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O’Leary, B. (1995). Introduction: Reflections on a cold peace. </w:t>
      </w:r>
      <w:r w:rsidRPr="00C94CE9">
        <w:rPr>
          <w:rFonts w:ascii="Calibri" w:hAnsi="Calibri" w:cs="Times New Roman"/>
          <w:i/>
          <w:iCs/>
          <w:noProof/>
          <w:szCs w:val="24"/>
        </w:rPr>
        <w:t>Ethnic and Racial Studies</w:t>
      </w:r>
      <w:r w:rsidRPr="00C94CE9">
        <w:rPr>
          <w:rFonts w:ascii="Calibri" w:hAnsi="Calibri" w:cs="Times New Roman"/>
          <w:noProof/>
          <w:szCs w:val="24"/>
        </w:rPr>
        <w:t xml:space="preserve">, </w:t>
      </w:r>
      <w:r w:rsidRPr="00C94CE9">
        <w:rPr>
          <w:rFonts w:ascii="Calibri" w:hAnsi="Calibri" w:cs="Times New Roman"/>
          <w:i/>
          <w:iCs/>
          <w:noProof/>
          <w:szCs w:val="24"/>
        </w:rPr>
        <w:t>18</w:t>
      </w:r>
      <w:r w:rsidRPr="00C94CE9">
        <w:rPr>
          <w:rFonts w:ascii="Calibri" w:hAnsi="Calibri" w:cs="Times New Roman"/>
          <w:noProof/>
          <w:szCs w:val="24"/>
        </w:rPr>
        <w:t>(4), 695–714. http://doi.org/10.1080/01419870.1995.9993887</w:t>
      </w:r>
    </w:p>
    <w:p w14:paraId="4D944397"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Schmid, K., Hewstone, M., &amp; Tausch, N. (2014). Secondary transfer effects of intergroup contact via social identity complexity. </w:t>
      </w:r>
      <w:r w:rsidRPr="00C94CE9">
        <w:rPr>
          <w:rFonts w:ascii="Calibri" w:hAnsi="Calibri" w:cs="Times New Roman"/>
          <w:i/>
          <w:iCs/>
          <w:noProof/>
          <w:szCs w:val="24"/>
        </w:rPr>
        <w:t>The British Journal of Social Psychology</w:t>
      </w:r>
      <w:r w:rsidRPr="00C94CE9">
        <w:rPr>
          <w:rFonts w:ascii="Calibri" w:hAnsi="Calibri" w:cs="Times New Roman"/>
          <w:noProof/>
          <w:szCs w:val="24"/>
        </w:rPr>
        <w:t xml:space="preserve">, </w:t>
      </w:r>
      <w:r w:rsidRPr="00C94CE9">
        <w:rPr>
          <w:rFonts w:ascii="Calibri" w:hAnsi="Calibri" w:cs="Times New Roman"/>
          <w:i/>
          <w:iCs/>
          <w:noProof/>
          <w:szCs w:val="24"/>
        </w:rPr>
        <w:t>53</w:t>
      </w:r>
      <w:r w:rsidRPr="00C94CE9">
        <w:rPr>
          <w:rFonts w:ascii="Calibri" w:hAnsi="Calibri" w:cs="Times New Roman"/>
          <w:noProof/>
          <w:szCs w:val="24"/>
        </w:rPr>
        <w:t>(3), 443–62. http://doi.org/10.1111/bjso.12045</w:t>
      </w:r>
    </w:p>
    <w:p w14:paraId="4BF1C4F5"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Smyth, M. (1998). </w:t>
      </w:r>
      <w:r w:rsidRPr="00C94CE9">
        <w:rPr>
          <w:rFonts w:ascii="Calibri" w:hAnsi="Calibri" w:cs="Times New Roman"/>
          <w:i/>
          <w:iCs/>
          <w:noProof/>
          <w:szCs w:val="24"/>
        </w:rPr>
        <w:t>Half the Battle: Understanding the impact of “the Troubles” on children and young people</w:t>
      </w:r>
      <w:r w:rsidRPr="00C94CE9">
        <w:rPr>
          <w:rFonts w:ascii="Calibri" w:hAnsi="Calibri" w:cs="Times New Roman"/>
          <w:noProof/>
          <w:szCs w:val="24"/>
        </w:rPr>
        <w:t>. Derry: INCORE. Retrieved from http://cain.ulst.ac.uk/issues/violence/cts/smyth1.htm</w:t>
      </w:r>
    </w:p>
    <w:p w14:paraId="151DC153"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Tannam, E. (2007). The European Commission’s Evolving Role in Conflict Resolution. </w:t>
      </w:r>
      <w:r w:rsidRPr="00C94CE9">
        <w:rPr>
          <w:rFonts w:ascii="Calibri" w:hAnsi="Calibri" w:cs="Times New Roman"/>
          <w:i/>
          <w:iCs/>
          <w:noProof/>
          <w:szCs w:val="24"/>
        </w:rPr>
        <w:t>Cooperation and Conflict</w:t>
      </w:r>
      <w:r w:rsidRPr="00C94CE9">
        <w:rPr>
          <w:rFonts w:ascii="Calibri" w:hAnsi="Calibri" w:cs="Times New Roman"/>
          <w:noProof/>
          <w:szCs w:val="24"/>
        </w:rPr>
        <w:t xml:space="preserve">, </w:t>
      </w:r>
      <w:r w:rsidRPr="00C94CE9">
        <w:rPr>
          <w:rFonts w:ascii="Calibri" w:hAnsi="Calibri" w:cs="Times New Roman"/>
          <w:i/>
          <w:iCs/>
          <w:noProof/>
          <w:szCs w:val="24"/>
        </w:rPr>
        <w:t>42</w:t>
      </w:r>
      <w:r w:rsidRPr="00C94CE9">
        <w:rPr>
          <w:rFonts w:ascii="Calibri" w:hAnsi="Calibri" w:cs="Times New Roman"/>
          <w:noProof/>
          <w:szCs w:val="24"/>
        </w:rPr>
        <w:t>(3), 337–356. http://doi.org/10.1177/0010836707079936</w:t>
      </w:r>
    </w:p>
    <w:p w14:paraId="318E4A38"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C94CE9">
        <w:rPr>
          <w:rFonts w:ascii="Calibri" w:hAnsi="Calibri" w:cs="Times New Roman"/>
          <w:i/>
          <w:iCs/>
          <w:noProof/>
          <w:szCs w:val="24"/>
        </w:rPr>
        <w:t>Journal of Personality and Social Psychology</w:t>
      </w:r>
      <w:r w:rsidRPr="00C94CE9">
        <w:rPr>
          <w:rFonts w:ascii="Calibri" w:hAnsi="Calibri" w:cs="Times New Roman"/>
          <w:noProof/>
          <w:szCs w:val="24"/>
        </w:rPr>
        <w:t xml:space="preserve">, </w:t>
      </w:r>
      <w:r w:rsidRPr="00C94CE9">
        <w:rPr>
          <w:rFonts w:ascii="Calibri" w:hAnsi="Calibri" w:cs="Times New Roman"/>
          <w:i/>
          <w:iCs/>
          <w:noProof/>
          <w:szCs w:val="24"/>
        </w:rPr>
        <w:t>99</w:t>
      </w:r>
      <w:r w:rsidRPr="00C94CE9">
        <w:rPr>
          <w:rFonts w:ascii="Calibri" w:hAnsi="Calibri" w:cs="Times New Roman"/>
          <w:noProof/>
          <w:szCs w:val="24"/>
        </w:rPr>
        <w:t>(2), 282–302. http://doi.org/10.1037/a0018553</w:t>
      </w:r>
    </w:p>
    <w:p w14:paraId="3AC2219B"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Tausch, N., Hewstone, M., Kenworthy, J., Cairns, E., &amp; Christ, O. (2007). Cross-Community Contact, Perceived Status Differences, and Intergroup Attitudes in Northern Ireland: The Mediating Roles of Individual-level versus Group-level Threats and the Moderating Role of Social Identification. </w:t>
      </w:r>
      <w:r w:rsidRPr="00C94CE9">
        <w:rPr>
          <w:rFonts w:ascii="Calibri" w:hAnsi="Calibri" w:cs="Times New Roman"/>
          <w:i/>
          <w:iCs/>
          <w:noProof/>
          <w:szCs w:val="24"/>
        </w:rPr>
        <w:t>Political Psychology</w:t>
      </w:r>
      <w:r w:rsidRPr="00C94CE9">
        <w:rPr>
          <w:rFonts w:ascii="Calibri" w:hAnsi="Calibri" w:cs="Times New Roman"/>
          <w:noProof/>
          <w:szCs w:val="24"/>
        </w:rPr>
        <w:t xml:space="preserve">, </w:t>
      </w:r>
      <w:r w:rsidRPr="00C94CE9">
        <w:rPr>
          <w:rFonts w:ascii="Calibri" w:hAnsi="Calibri" w:cs="Times New Roman"/>
          <w:i/>
          <w:iCs/>
          <w:noProof/>
          <w:szCs w:val="24"/>
        </w:rPr>
        <w:t>28</w:t>
      </w:r>
      <w:r w:rsidRPr="00C94CE9">
        <w:rPr>
          <w:rFonts w:ascii="Calibri" w:hAnsi="Calibri" w:cs="Times New Roman"/>
          <w:noProof/>
          <w:szCs w:val="24"/>
        </w:rPr>
        <w:t>(1), 53–68. http://doi.org/10.1111/j.1467-</w:t>
      </w:r>
      <w:r w:rsidRPr="00C94CE9">
        <w:rPr>
          <w:rFonts w:ascii="Calibri" w:hAnsi="Calibri" w:cs="Times New Roman"/>
          <w:noProof/>
          <w:szCs w:val="24"/>
        </w:rPr>
        <w:lastRenderedPageBreak/>
        <w:t>9221.2007.00551.x</w:t>
      </w:r>
    </w:p>
    <w:p w14:paraId="44901A4A"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C94CE9">
        <w:rPr>
          <w:rFonts w:ascii="Calibri" w:hAnsi="Calibri" w:cs="Times New Roman"/>
          <w:i/>
          <w:iCs/>
          <w:noProof/>
          <w:szCs w:val="24"/>
        </w:rPr>
        <w:t>Journal of Strategic Studies</w:t>
      </w:r>
      <w:r w:rsidRPr="00C94CE9">
        <w:rPr>
          <w:rFonts w:ascii="Calibri" w:hAnsi="Calibri" w:cs="Times New Roman"/>
          <w:noProof/>
          <w:szCs w:val="24"/>
        </w:rPr>
        <w:t xml:space="preserve">, </w:t>
      </w:r>
      <w:r w:rsidRPr="00C94CE9">
        <w:rPr>
          <w:rFonts w:ascii="Calibri" w:hAnsi="Calibri" w:cs="Times New Roman"/>
          <w:i/>
          <w:iCs/>
          <w:noProof/>
          <w:szCs w:val="24"/>
        </w:rPr>
        <w:t>30</w:t>
      </w:r>
      <w:r w:rsidRPr="00C94CE9">
        <w:rPr>
          <w:rFonts w:ascii="Calibri" w:hAnsi="Calibri" w:cs="Times New Roman"/>
          <w:noProof/>
          <w:szCs w:val="24"/>
        </w:rPr>
        <w:t>(1), 73–107. http://doi.org/10.1080/01402390701210848</w:t>
      </w:r>
    </w:p>
    <w:p w14:paraId="674D60B2"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Turner, R. N., Tam, T., Hewstone, M., Kenworthy, J., &amp; Cairns, E. (2013). Contact between Catholic and Protestant schoolchildren in Northern Ireland. </w:t>
      </w:r>
      <w:r w:rsidRPr="00C94CE9">
        <w:rPr>
          <w:rFonts w:ascii="Calibri" w:hAnsi="Calibri" w:cs="Times New Roman"/>
          <w:i/>
          <w:iCs/>
          <w:noProof/>
          <w:szCs w:val="24"/>
        </w:rPr>
        <w:t>Journal of Applied Social Psychology</w:t>
      </w:r>
      <w:r w:rsidRPr="00C94CE9">
        <w:rPr>
          <w:rFonts w:ascii="Calibri" w:hAnsi="Calibri" w:cs="Times New Roman"/>
          <w:noProof/>
          <w:szCs w:val="24"/>
        </w:rPr>
        <w:t xml:space="preserve">, </w:t>
      </w:r>
      <w:r w:rsidRPr="00C94CE9">
        <w:rPr>
          <w:rFonts w:ascii="Calibri" w:hAnsi="Calibri" w:cs="Times New Roman"/>
          <w:i/>
          <w:iCs/>
          <w:noProof/>
          <w:szCs w:val="24"/>
        </w:rPr>
        <w:t>43</w:t>
      </w:r>
      <w:r w:rsidRPr="00C94CE9">
        <w:rPr>
          <w:rFonts w:ascii="Calibri" w:hAnsi="Calibri" w:cs="Times New Roman"/>
          <w:noProof/>
          <w:szCs w:val="24"/>
        </w:rPr>
        <w:t>, E216–E228. http://doi.org/10.1111/jasp.12018</w:t>
      </w:r>
    </w:p>
    <w:p w14:paraId="1E83885F" w14:textId="77777777" w:rsidR="00C94CE9" w:rsidRPr="00C94CE9" w:rsidRDefault="00C94CE9" w:rsidP="00C94CE9">
      <w:pPr>
        <w:widowControl w:val="0"/>
        <w:autoSpaceDE w:val="0"/>
        <w:autoSpaceDN w:val="0"/>
        <w:adjustRightInd w:val="0"/>
        <w:spacing w:line="480" w:lineRule="auto"/>
        <w:ind w:left="480" w:hanging="480"/>
        <w:rPr>
          <w:rFonts w:ascii="Calibri" w:hAnsi="Calibri" w:cs="Times New Roman"/>
          <w:noProof/>
          <w:szCs w:val="24"/>
        </w:rPr>
      </w:pPr>
      <w:r w:rsidRPr="00C94CE9">
        <w:rPr>
          <w:rFonts w:ascii="Calibri" w:hAnsi="Calibri" w:cs="Times New Roman"/>
          <w:noProof/>
          <w:szCs w:val="24"/>
        </w:rPr>
        <w:t xml:space="preserve">Williamson, A., Scott, D., &amp; Halfpenny, P. (2000). Rebuilding civil society in Northern Ireland: the community and voluntary sector’s contribution to the European Union’s Peace and Reconciliation District Partnership Programme. </w:t>
      </w:r>
      <w:r w:rsidRPr="00C94CE9">
        <w:rPr>
          <w:rFonts w:ascii="Calibri" w:hAnsi="Calibri" w:cs="Times New Roman"/>
          <w:i/>
          <w:iCs/>
          <w:noProof/>
          <w:szCs w:val="24"/>
        </w:rPr>
        <w:t>Policy and Politics</w:t>
      </w:r>
      <w:r w:rsidRPr="00C94CE9">
        <w:rPr>
          <w:rFonts w:ascii="Calibri" w:hAnsi="Calibri" w:cs="Times New Roman"/>
          <w:noProof/>
          <w:szCs w:val="24"/>
        </w:rPr>
        <w:t xml:space="preserve">, </w:t>
      </w:r>
      <w:r w:rsidRPr="00C94CE9">
        <w:rPr>
          <w:rFonts w:ascii="Calibri" w:hAnsi="Calibri" w:cs="Times New Roman"/>
          <w:i/>
          <w:iCs/>
          <w:noProof/>
          <w:szCs w:val="24"/>
        </w:rPr>
        <w:t>28</w:t>
      </w:r>
      <w:r w:rsidRPr="00C94CE9">
        <w:rPr>
          <w:rFonts w:ascii="Calibri" w:hAnsi="Calibri" w:cs="Times New Roman"/>
          <w:noProof/>
          <w:szCs w:val="24"/>
        </w:rPr>
        <w:t>(1), 49–66.</w:t>
      </w:r>
    </w:p>
    <w:p w14:paraId="37137A15" w14:textId="77777777" w:rsidR="00C94CE9" w:rsidRPr="00C94CE9" w:rsidRDefault="00C94CE9" w:rsidP="00C94CE9">
      <w:pPr>
        <w:widowControl w:val="0"/>
        <w:autoSpaceDE w:val="0"/>
        <w:autoSpaceDN w:val="0"/>
        <w:adjustRightInd w:val="0"/>
        <w:spacing w:line="480" w:lineRule="auto"/>
        <w:ind w:left="480" w:hanging="480"/>
        <w:rPr>
          <w:rFonts w:ascii="Calibri" w:hAnsi="Calibri"/>
          <w:noProof/>
        </w:rPr>
      </w:pPr>
      <w:r w:rsidRPr="00C94CE9">
        <w:rPr>
          <w:rFonts w:ascii="Calibri" w:hAnsi="Calibri" w:cs="Times New Roman"/>
          <w:noProof/>
          <w:szCs w:val="24"/>
        </w:rPr>
        <w:t>Wright, S. (2006). A systems approach to analysing sub</w:t>
      </w:r>
      <w:r w:rsidRPr="00C94CE9">
        <w:rPr>
          <w:rFonts w:ascii="Calibri" w:hAnsi="Calibri" w:cs="Cambria Math"/>
          <w:noProof/>
          <w:szCs w:val="24"/>
        </w:rPr>
        <w:t>‐</w:t>
      </w:r>
      <w:r w:rsidRPr="00C94CE9">
        <w:rPr>
          <w:rFonts w:ascii="Calibri" w:hAnsi="Calibri" w:cs="Times New Roman"/>
          <w:noProof/>
          <w:szCs w:val="24"/>
        </w:rPr>
        <w:t xml:space="preserve">state conflicts. </w:t>
      </w:r>
      <w:r w:rsidRPr="00C94CE9">
        <w:rPr>
          <w:rFonts w:ascii="Calibri" w:hAnsi="Calibri" w:cs="Times New Roman"/>
          <w:i/>
          <w:iCs/>
          <w:noProof/>
          <w:szCs w:val="24"/>
        </w:rPr>
        <w:t>Kybernetes</w:t>
      </w:r>
      <w:r w:rsidRPr="00C94CE9">
        <w:rPr>
          <w:rFonts w:ascii="Calibri" w:hAnsi="Calibri" w:cs="Times New Roman"/>
          <w:noProof/>
          <w:szCs w:val="24"/>
        </w:rPr>
        <w:t xml:space="preserve">, </w:t>
      </w:r>
      <w:r w:rsidRPr="00C94CE9">
        <w:rPr>
          <w:rFonts w:ascii="Calibri" w:hAnsi="Calibri" w:cs="Times New Roman"/>
          <w:i/>
          <w:iCs/>
          <w:noProof/>
          <w:szCs w:val="24"/>
        </w:rPr>
        <w:t>35</w:t>
      </w:r>
      <w:r w:rsidRPr="00C94CE9">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975750" w:rsidRDefault="00975750">
      <w:pPr>
        <w:pStyle w:val="CommentText"/>
      </w:pPr>
    </w:p>
  </w:comment>
  <w:comment w:id="1" w:author="Jonathan Minton" w:date="2017-06-05T11:52:00Z" w:initials="JM">
    <w:p w14:paraId="095CDC3C"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975750" w:rsidRDefault="00975750">
      <w:pPr>
        <w:pStyle w:val="CommentText"/>
      </w:pPr>
    </w:p>
  </w:comment>
  <w:comment w:id="2" w:author="Jonathan Minton" w:date="2017-06-05T11:53:00Z" w:initials="JM">
    <w:p w14:paraId="362BDCC2" w14:textId="77777777" w:rsidR="00975750" w:rsidRDefault="00975750">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975750" w:rsidRDefault="00975750">
      <w:pPr>
        <w:pStyle w:val="CommentText"/>
      </w:pPr>
    </w:p>
  </w:comment>
  <w:comment w:id="4" w:author="Jonathan Minton" w:date="2017-06-05T11:53:00Z" w:initials="JM">
    <w:p w14:paraId="49069590" w14:textId="77777777" w:rsidR="00975750" w:rsidRDefault="00975750">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975750" w:rsidRDefault="00975750">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975750" w:rsidRDefault="00975750">
      <w:pPr>
        <w:pStyle w:val="CommentText"/>
      </w:pPr>
    </w:p>
  </w:comment>
  <w:comment w:id="7" w:author="Jonathan Minton" w:date="2017-06-05T11:54:00Z" w:initials="JM">
    <w:p w14:paraId="1B7F6CBA"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975750" w:rsidRDefault="00975750">
      <w:pPr>
        <w:pStyle w:val="CommentText"/>
      </w:pPr>
    </w:p>
  </w:comment>
  <w:comment w:id="8" w:author="Jonathan Minton" w:date="2017-06-05T11:54:00Z" w:initials="JM">
    <w:p w14:paraId="4125BA54"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975750" w:rsidRDefault="00975750">
      <w:pPr>
        <w:pStyle w:val="CommentText"/>
      </w:pPr>
    </w:p>
  </w:comment>
  <w:comment w:id="9" w:author="Jonathan Minton" w:date="2017-06-05T11:54:00Z" w:initials="JM">
    <w:p w14:paraId="7E51439B" w14:textId="77777777" w:rsidR="00975750" w:rsidRDefault="00975750">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975750" w:rsidRDefault="00975750">
      <w:pPr>
        <w:pStyle w:val="CommentText"/>
      </w:pPr>
    </w:p>
  </w:comment>
  <w:comment w:id="11" w:author="Jonathan Minton" w:date="2017-06-05T11:55:00Z" w:initials="JM">
    <w:p w14:paraId="27178FE0"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975750" w:rsidRDefault="00975750">
      <w:pPr>
        <w:pStyle w:val="CommentText"/>
      </w:pPr>
    </w:p>
  </w:comment>
  <w:comment w:id="12" w:author="Jonathan Minton" w:date="2017-06-05T11:55:00Z" w:initials="JM">
    <w:p w14:paraId="22935BEF" w14:textId="77777777" w:rsidR="00975750" w:rsidRDefault="00975750">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724515" w14:textId="77777777" w:rsidR="00357EBB" w:rsidRDefault="00357EBB" w:rsidP="000B02C5">
      <w:pPr>
        <w:spacing w:after="0" w:line="240" w:lineRule="auto"/>
      </w:pPr>
      <w:r>
        <w:separator/>
      </w:r>
    </w:p>
  </w:endnote>
  <w:endnote w:type="continuationSeparator" w:id="0">
    <w:p w14:paraId="1C8B5098" w14:textId="77777777" w:rsidR="00357EBB" w:rsidRDefault="00357EBB"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0B02C5" w:rsidRDefault="000B02C5">
        <w:pPr>
          <w:pStyle w:val="Footer"/>
          <w:jc w:val="right"/>
        </w:pPr>
        <w:r>
          <w:fldChar w:fldCharType="begin"/>
        </w:r>
        <w:r>
          <w:instrText xml:space="preserve"> PAGE   \* MERGEFORMAT </w:instrText>
        </w:r>
        <w:r>
          <w:fldChar w:fldCharType="separate"/>
        </w:r>
        <w:r w:rsidR="00EB1C4F">
          <w:rPr>
            <w:noProof/>
          </w:rPr>
          <w:t>13</w:t>
        </w:r>
        <w:r>
          <w:rPr>
            <w:noProof/>
          </w:rPr>
          <w:fldChar w:fldCharType="end"/>
        </w:r>
      </w:p>
    </w:sdtContent>
  </w:sdt>
  <w:p w14:paraId="1C47D505" w14:textId="77777777" w:rsidR="000B02C5" w:rsidRDefault="000B02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1F6537" w14:textId="77777777" w:rsidR="00357EBB" w:rsidRDefault="00357EBB" w:rsidP="000B02C5">
      <w:pPr>
        <w:spacing w:after="0" w:line="240" w:lineRule="auto"/>
      </w:pPr>
      <w:r>
        <w:separator/>
      </w:r>
    </w:p>
  </w:footnote>
  <w:footnote w:type="continuationSeparator" w:id="0">
    <w:p w14:paraId="0721BAE8" w14:textId="77777777" w:rsidR="00357EBB" w:rsidRDefault="00357EBB"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5603"/>
    <w:rsid w:val="00095E96"/>
    <w:rsid w:val="000B02C5"/>
    <w:rsid w:val="000B2D22"/>
    <w:rsid w:val="000D3EC9"/>
    <w:rsid w:val="000E2BEA"/>
    <w:rsid w:val="0011370C"/>
    <w:rsid w:val="00143745"/>
    <w:rsid w:val="001B7B4E"/>
    <w:rsid w:val="001D2C6E"/>
    <w:rsid w:val="001D36B8"/>
    <w:rsid w:val="001E1856"/>
    <w:rsid w:val="001F32F4"/>
    <w:rsid w:val="00203A77"/>
    <w:rsid w:val="0024334F"/>
    <w:rsid w:val="00266368"/>
    <w:rsid w:val="0029467E"/>
    <w:rsid w:val="002D4A9D"/>
    <w:rsid w:val="002E108B"/>
    <w:rsid w:val="00307E81"/>
    <w:rsid w:val="00322835"/>
    <w:rsid w:val="00327D17"/>
    <w:rsid w:val="003426AF"/>
    <w:rsid w:val="00357EBB"/>
    <w:rsid w:val="003726C0"/>
    <w:rsid w:val="003D0EC1"/>
    <w:rsid w:val="003F3012"/>
    <w:rsid w:val="0041727A"/>
    <w:rsid w:val="0049186E"/>
    <w:rsid w:val="004D1C59"/>
    <w:rsid w:val="00500E6F"/>
    <w:rsid w:val="005213D9"/>
    <w:rsid w:val="005223FE"/>
    <w:rsid w:val="00563F5E"/>
    <w:rsid w:val="005670E4"/>
    <w:rsid w:val="00572441"/>
    <w:rsid w:val="005805CB"/>
    <w:rsid w:val="005B3129"/>
    <w:rsid w:val="005D4F12"/>
    <w:rsid w:val="005E7056"/>
    <w:rsid w:val="005F5990"/>
    <w:rsid w:val="0062486B"/>
    <w:rsid w:val="006C78A1"/>
    <w:rsid w:val="006D78AC"/>
    <w:rsid w:val="006E3FB2"/>
    <w:rsid w:val="007029A2"/>
    <w:rsid w:val="00717779"/>
    <w:rsid w:val="00720800"/>
    <w:rsid w:val="007232AE"/>
    <w:rsid w:val="00725DD5"/>
    <w:rsid w:val="007A7A42"/>
    <w:rsid w:val="007B2477"/>
    <w:rsid w:val="008001D5"/>
    <w:rsid w:val="00842964"/>
    <w:rsid w:val="008818FA"/>
    <w:rsid w:val="008D1A01"/>
    <w:rsid w:val="008E371F"/>
    <w:rsid w:val="00924589"/>
    <w:rsid w:val="00963867"/>
    <w:rsid w:val="00975750"/>
    <w:rsid w:val="00990874"/>
    <w:rsid w:val="009C0F9D"/>
    <w:rsid w:val="00A046D1"/>
    <w:rsid w:val="00A33838"/>
    <w:rsid w:val="00A7665B"/>
    <w:rsid w:val="00AF371D"/>
    <w:rsid w:val="00B03DB4"/>
    <w:rsid w:val="00B447E0"/>
    <w:rsid w:val="00C308A5"/>
    <w:rsid w:val="00C371AF"/>
    <w:rsid w:val="00C920BF"/>
    <w:rsid w:val="00C94CE9"/>
    <w:rsid w:val="00CB6062"/>
    <w:rsid w:val="00CC1DA7"/>
    <w:rsid w:val="00CD5496"/>
    <w:rsid w:val="00D0423A"/>
    <w:rsid w:val="00D055BC"/>
    <w:rsid w:val="00DC2B06"/>
    <w:rsid w:val="00E34348"/>
    <w:rsid w:val="00E37237"/>
    <w:rsid w:val="00EB1C4F"/>
    <w:rsid w:val="00EE07C7"/>
    <w:rsid w:val="00EF2178"/>
    <w:rsid w:val="00EF78B9"/>
    <w:rsid w:val="00F119C2"/>
    <w:rsid w:val="00F130E9"/>
    <w:rsid w:val="00F1537E"/>
    <w:rsid w:val="00F33FF6"/>
    <w:rsid w:val="00F350B4"/>
    <w:rsid w:val="00F73E1F"/>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te.minton@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onathan.minton@glasgow.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45D64-DC8A-4D04-A0CF-CAD129C74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22</Pages>
  <Words>16705</Words>
  <Characters>95221</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1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4</cp:revision>
  <cp:lastPrinted>2017-06-13T09:43:00Z</cp:lastPrinted>
  <dcterms:created xsi:type="dcterms:W3CDTF">2017-06-05T10:48:00Z</dcterms:created>
  <dcterms:modified xsi:type="dcterms:W3CDTF">2017-06-1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